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3BF0F10" w14:textId="77777777" w:rsidR="00345DDE" w:rsidRPr="00472773" w:rsidRDefault="001B7130" w:rsidP="00345DDE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Non Pharmacologic</w:t>
      </w:r>
      <w:r w:rsidR="00345DDE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</w:t>
      </w:r>
      <w:r w:rsidR="002B6F56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– Assist Control </w:t>
      </w:r>
    </w:p>
    <w:p w14:paraId="73BF0F11" w14:textId="77777777" w:rsidR="00293587" w:rsidRPr="00472773" w:rsidRDefault="00293587" w:rsidP="00345DDE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Sleep Efficiency</w:t>
      </w:r>
    </w:p>
    <w:p w14:paraId="73BF0F12" w14:textId="77777777" w:rsidR="00345DDE" w:rsidRPr="00472773" w:rsidRDefault="00293587" w:rsidP="00345DDE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472773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73BF0F7D" wp14:editId="73BF0F7E">
            <wp:extent cx="9144000" cy="1529789"/>
            <wp:effectExtent l="0" t="0" r="0" b="0"/>
            <wp:docPr id="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0" cy="15297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BF0F13" w14:textId="77777777" w:rsidR="00472773" w:rsidRPr="00472773" w:rsidRDefault="00472773" w:rsidP="00345DDE">
      <w:pPr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 w:rsidRPr="00472773">
        <w:rPr>
          <w:rFonts w:ascii="Times New Roman" w:eastAsia="Times New Roman" w:hAnsi="Times New Roman" w:cs="Times New Roman"/>
          <w:b/>
          <w:bCs/>
          <w:color w:val="000000"/>
        </w:rPr>
        <w:t>Toublanc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Toublanc&lt;/Author&gt;&lt;Year&gt;2007&lt;/Year&gt;&lt;RecNum&gt;2100&lt;/RecNum&gt;&lt;DisplayText&gt;[1]&lt;/DisplayText&gt;&lt;record&gt;&lt;rec-number&gt;2100&lt;/rec-number&gt;&lt;foreign-keys&gt;&lt;key app="EN" db-id="v9razzrwmtv29zeet5tvadzm9d5dffdd0s55" timestamp="1507232823"&gt;2100&lt;/key&gt;&lt;/foreign-keys&gt;&lt;ref-type name="Journal Article"&gt;17&lt;/ref-type&gt;&lt;contributors&gt;&lt;authors&gt;&lt;author&gt;Toublanc, Bénédicte&lt;/author&gt;&lt;author&gt;Rose, Dominique&lt;/author&gt;&lt;author&gt;Glérant, Jean-Charles&lt;/author&gt;&lt;author&gt;Francois, Géraldine&lt;/author&gt;&lt;author&gt;Mayeux, Isabelle&lt;/author&gt;&lt;author&gt;Rodenstein, Daniel&lt;/author&gt;&lt;author&gt;Jounieaux, Vincent&lt;/author&gt;&lt;/authors&gt;&lt;/contributors&gt;&lt;auth-address&gt;Department of Respiratory Medicine, Centre Hospitalier Universitaire Sud, Avenue René Laënnec, 80054, Amiens Cedex 1, France.&lt;/auth-address&gt;&lt;titles&gt;&lt;title&gt;Assist-control ventilation vs. low levels of pressure support ventilation on sleep quality in intubated ICU patients&lt;/title&gt;&lt;secondary-title&gt;Intensive Care Med.&lt;/secondary-title&gt;&lt;/titles&gt;&lt;periodical&gt;&lt;full-title&gt;Intensive Care Med.&lt;/full-title&gt;&lt;/periodical&gt;&lt;pages&gt;1148-1154&lt;/pages&gt;&lt;volume&gt;33&lt;/volume&gt;&lt;number&gt;7&lt;/number&gt;&lt;dates&gt;&lt;year&gt;2007&lt;/year&gt;&lt;pub-dates&gt;&lt;date&gt;2007/7&lt;/date&gt;&lt;/pub-dates&gt;&lt;/dates&gt;&lt;isbn&gt;0342-4642&lt;/isbn&gt;&lt;urls&gt;&lt;related-urls&gt;&lt;url&gt;http://dx.doi.org/10.1007/s00134-007-0659-2&lt;/url&gt;&lt;url&gt;https://www.ncbi.nlm.nih.gov/pubmed/17492431&lt;/url&gt;&lt;url&gt;https://dx.doi.org/10.1007/s00134-007-0659-2&lt;/url&gt;&lt;/related-urls&gt;&lt;pdf-urls&gt;&lt;url&gt;All Papers/T/Toublanc et al. 2007 - Assist-control ventilation vs. low levels of pressure support ventilation on sleep quality in intubated ICU patients.pdf&lt;/url&gt;&lt;/pdf-urls&gt;&lt;/urls&gt;&lt;electronic-resource-num&gt;10.1007/s00134-007-0659-2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472773">
        <w:rPr>
          <w:rFonts w:ascii="Times New Roman" w:eastAsia="Times New Roman" w:hAnsi="Times New Roman" w:cs="Times New Roman"/>
          <w:b/>
          <w:bCs/>
          <w:color w:val="000000"/>
        </w:rPr>
        <w:t>, Cabello</w:t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Cabello&lt;/Author&gt;&lt;Year&gt;2008&lt;/Year&gt;&lt;RecNum&gt;2094&lt;/RecNum&gt;&lt;DisplayText&gt;[2]&lt;/DisplayText&gt;&lt;record&gt;&lt;rec-number&gt;2094&lt;/rec-number&gt;&lt;foreign-keys&gt;&lt;key app="EN" db-id="v9razzrwmtv29zeet5tvadzm9d5dffdd0s55" timestamp="1507232823"&gt;2094&lt;/key&gt;&lt;/foreign-keys&gt;&lt;ref-type name="Journal Article"&gt;17&lt;/ref-type&gt;&lt;contributors&gt;&lt;authors&gt;&lt;author&gt;Cabello, Belen&lt;/author&gt;&lt;author&gt;Thille, Arnaud W.&lt;/author&gt;&lt;author&gt;Drouot, Xavier&lt;/author&gt;&lt;author&gt;Galia, Fabrice&lt;/author&gt;&lt;author&gt;Mancebo, Jordi&lt;/author&gt;&lt;author&gt;d&amp;apos;Ortho, Marie-Pia&lt;/author&gt;&lt;author&gt;Brochard, Laurent&lt;/author&gt;&lt;/authors&gt;&lt;/contributors&gt;&lt;auth-address&gt;Réanimation médicale, AP-HP, Groupe hospitalier Henri Mondor-Albert Chenevier, Créteil, France. MCabello@santpau.es&lt;/auth-address&gt;&lt;titles&gt;&lt;title&gt;Sleep quality in mechanically ventilated patients: comparison of three ventilatory modes&lt;/title&gt;&lt;secondary-title&gt;Crit. Care Med.&lt;/secondary-title&gt;&lt;/titles&gt;&lt;periodical&gt;&lt;full-title&gt;Crit. Care Med.&lt;/full-title&gt;&lt;/periodical&gt;&lt;pages&gt;1749-1755&lt;/pages&gt;&lt;volume&gt;36&lt;/volume&gt;&lt;number&gt;6&lt;/number&gt;&lt;dates&gt;&lt;year&gt;2008&lt;/year&gt;&lt;pub-dates&gt;&lt;date&gt;2008/6&lt;/date&gt;&lt;/pub-dates&gt;&lt;/dates&gt;&lt;isbn&gt;0090-3493&lt;/isbn&gt;&lt;urls&gt;&lt;related-urls&gt;&lt;url&gt;http://dx.doi.org/10.1097/CCM.0b013e3181743f41&lt;/url&gt;&lt;url&gt;https://www.ncbi.nlm.nih.gov/pubmed/18496373&lt;/url&gt;&lt;url&gt;http://Insights.ovid.com/pubmed?pmid=18496373&lt;/url&gt;&lt;/related-urls&gt;&lt;pdf-urls&gt;&lt;url&gt;All Papers/C/Cabello et al. 2008 - Sleep quality in mechanically ventilated patients - comparison of three ventilatory modes.pdf&lt;/url&gt;&lt;/pdf-urls&gt;&lt;/urls&gt;&lt;electronic-resource-num&gt;10.1097/CCM.0b013e3181743f41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2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472773"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 w:rsidRPr="00472773">
        <w:rPr>
          <w:rFonts w:ascii="Times New Roman" w:eastAsia="Times New Roman" w:hAnsi="Times New Roman" w:cs="Times New Roman"/>
          <w:b/>
          <w:bCs/>
          <w:color w:val="000000"/>
        </w:rPr>
        <w:t>Andrejak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Andréjak&lt;/Author&gt;&lt;Year&gt;2013&lt;/Year&gt;&lt;RecNum&gt;2093&lt;/RecNum&gt;&lt;DisplayText&gt;[3]&lt;/DisplayText&gt;&lt;record&gt;&lt;rec-number&gt;2093&lt;/rec-number&gt;&lt;foreign-keys&gt;&lt;key app="EN" db-id="v9razzrwmtv29zeet5tvadzm9d5dffdd0s55" timestamp="1507232823"&gt;2093&lt;/key&gt;&lt;/foreign-keys&gt;&lt;ref-type name="Journal Article"&gt;17&lt;/ref-type&gt;&lt;contributors&gt;&lt;authors&gt;&lt;author&gt;Andréjak, Claire&lt;/author&gt;&lt;author&gt;Monconduit, Julien&lt;/author&gt;&lt;author&gt;Rose, Dominique&lt;/author&gt;&lt;author&gt;Toublanc, Bénédicte&lt;/author&gt;&lt;author&gt;Mayeux, Isabelle&lt;/author&gt;&lt;author&gt;Rodenstein, Daniel&lt;/author&gt;&lt;author&gt;Jounieaux, Vincent&lt;/author&gt;&lt;/authors&gt;&lt;/contributors&gt;&lt;auth-address&gt;Respiratory Intensive Care Unit, Centre Hospitalier Universitaire Sud, Amiens, France.&lt;/auth-address&gt;&lt;titles&gt;&lt;title&gt;Does using pressure-controlled ventilation to rest respiratory muscles improve sleep in ICU patients?&lt;/title&gt;&lt;secondary-title&gt;Respir. Med.&lt;/secondary-title&gt;&lt;/titles&gt;&lt;periodical&gt;&lt;full-title&gt;Respir. Med.&lt;/full-title&gt;&lt;/periodical&gt;&lt;pages&gt;534-541&lt;/pages&gt;&lt;volume&gt;107&lt;/volume&gt;&lt;number&gt;4&lt;/number&gt;&lt;dates&gt;&lt;year&gt;2013&lt;/year&gt;&lt;pub-dates&gt;&lt;date&gt;2013/4&lt;/date&gt;&lt;/pub-dates&gt;&lt;/dates&gt;&lt;isbn&gt;0954-6111&lt;/isbn&gt;&lt;urls&gt;&lt;related-urls&gt;&lt;url&gt;http://dx.doi.org/10.1016/j.rmed.2012.12.012&lt;/url&gt;&lt;url&gt;https://www.ncbi.nlm.nih.gov/pubmed/23391488&lt;/url&gt;&lt;url&gt;https://linkinghub.elsevier.com/retrieve/pii/S0954-6111(12)00499-4&lt;/url&gt;&lt;/related-urls&gt;&lt;pdf-urls&gt;&lt;url&gt;All Papers/A/Andréjak et al. 2013 - Does using pressure-controlled ventilation to rest respiratory muscles improve sleep in ICU patients.pdf&lt;/url&gt;&lt;/pdf-urls&gt;&lt;/urls&gt;&lt;electronic-resource-num&gt;10.1016/j.rmed.2012.12.012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3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73BF0F14" w14:textId="77777777" w:rsidR="00FB3A07" w:rsidRPr="00472773" w:rsidRDefault="00FB3A07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br w:type="page"/>
      </w:r>
    </w:p>
    <w:p w14:paraId="73BF0F15" w14:textId="77777777" w:rsidR="002B6F56" w:rsidRPr="00472773" w:rsidRDefault="002B6F56" w:rsidP="002B6F56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Non Pharm</w:t>
      </w:r>
      <w:r w:rsidR="001B7130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acologic</w:t>
      </w: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– Assist Control </w:t>
      </w:r>
    </w:p>
    <w:p w14:paraId="73BF0F16" w14:textId="77777777" w:rsidR="00293587" w:rsidRPr="00472773" w:rsidRDefault="00293587" w:rsidP="002B6F56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Stage 1 Sleep</w:t>
      </w:r>
    </w:p>
    <w:p w14:paraId="73BF0F17" w14:textId="77777777" w:rsidR="00293587" w:rsidRDefault="00293587" w:rsidP="002B6F56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noProof/>
          <w:color w:val="000000"/>
          <w:sz w:val="28"/>
          <w:szCs w:val="28"/>
        </w:rPr>
        <w:drawing>
          <wp:inline distT="0" distB="0" distL="0" distR="0" wp14:anchorId="73BF0F7F" wp14:editId="73BF0F80">
            <wp:extent cx="9144000" cy="1382912"/>
            <wp:effectExtent l="0" t="0" r="0" b="0"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0" cy="1382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BF0F18" w14:textId="77777777" w:rsidR="00472773" w:rsidRPr="00472773" w:rsidRDefault="00472773" w:rsidP="00472773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</w:rPr>
        <w:t>Cabello</w:t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Cabello&lt;/Author&gt;&lt;Year&gt;2008&lt;/Year&gt;&lt;RecNum&gt;2094&lt;/RecNum&gt;&lt;DisplayText&gt;[2]&lt;/DisplayText&gt;&lt;record&gt;&lt;rec-number&gt;2094&lt;/rec-number&gt;&lt;foreign-keys&gt;&lt;key app="EN" db-id="v9razzrwmtv29zeet5tvadzm9d5dffdd0s55" timestamp="1507232823"&gt;2094&lt;/key&gt;&lt;/foreign-keys&gt;&lt;ref-type name="Journal Article"&gt;17&lt;/ref-type&gt;&lt;contributors&gt;&lt;authors&gt;&lt;author&gt;Cabello, Belen&lt;/author&gt;&lt;author&gt;Thille, Arnaud W.&lt;/author&gt;&lt;author&gt;Drouot, Xavier&lt;/author&gt;&lt;author&gt;Galia, Fabrice&lt;/author&gt;&lt;author&gt;Mancebo, Jordi&lt;/author&gt;&lt;author&gt;d&amp;apos;Ortho, Marie-Pia&lt;/author&gt;&lt;author&gt;Brochard, Laurent&lt;/author&gt;&lt;/authors&gt;&lt;/contributors&gt;&lt;auth-address&gt;Réanimation médicale, AP-HP, Groupe hospitalier Henri Mondor-Albert Chenevier, Créteil, France. MCabello@santpau.es&lt;/auth-address&gt;&lt;titles&gt;&lt;title&gt;Sleep quality in mechanically ventilated patients: comparison of three ventilatory modes&lt;/title&gt;&lt;secondary-title&gt;Crit. Care Med.&lt;/secondary-title&gt;&lt;/titles&gt;&lt;periodical&gt;&lt;full-title&gt;Crit. Care Med.&lt;/full-title&gt;&lt;/periodical&gt;&lt;pages&gt;1749-1755&lt;/pages&gt;&lt;volume&gt;36&lt;/volume&gt;&lt;number&gt;6&lt;/number&gt;&lt;dates&gt;&lt;year&gt;2008&lt;/year&gt;&lt;pub-dates&gt;&lt;date&gt;2008/6&lt;/date&gt;&lt;/pub-dates&gt;&lt;/dates&gt;&lt;isbn&gt;0090-3493&lt;/isbn&gt;&lt;urls&gt;&lt;related-urls&gt;&lt;url&gt;http://dx.doi.org/10.1097/CCM.0b013e3181743f41&lt;/url&gt;&lt;url&gt;https://www.ncbi.nlm.nih.gov/pubmed/18496373&lt;/url&gt;&lt;url&gt;http://Insights.ovid.com/pubmed?pmid=18496373&lt;/url&gt;&lt;/related-urls&gt;&lt;pdf-urls&gt;&lt;url&gt;All Papers/C/Cabello et al. 2008 - Sleep quality in mechanically ventilated patients - comparison of three ventilatory modes.pdf&lt;/url&gt;&lt;/pdf-urls&gt;&lt;/urls&gt;&lt;electronic-resource-num&gt;10.1097/CCM.0b013e3181743f41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2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472773"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 w:rsidRPr="00472773">
        <w:rPr>
          <w:rFonts w:ascii="Times New Roman" w:eastAsia="Times New Roman" w:hAnsi="Times New Roman" w:cs="Times New Roman"/>
          <w:b/>
          <w:bCs/>
          <w:color w:val="000000"/>
        </w:rPr>
        <w:t>Andrejak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Andréjak&lt;/Author&gt;&lt;Year&gt;2013&lt;/Year&gt;&lt;RecNum&gt;2093&lt;/RecNum&gt;&lt;DisplayText&gt;[3]&lt;/DisplayText&gt;&lt;record&gt;&lt;rec-number&gt;2093&lt;/rec-number&gt;&lt;foreign-keys&gt;&lt;key app="EN" db-id="v9razzrwmtv29zeet5tvadzm9d5dffdd0s55" timestamp="1507232823"&gt;2093&lt;/key&gt;&lt;/foreign-keys&gt;&lt;ref-type name="Journal Article"&gt;17&lt;/ref-type&gt;&lt;contributors&gt;&lt;authors&gt;&lt;author&gt;Andréjak, Claire&lt;/author&gt;&lt;author&gt;Monconduit, Julien&lt;/author&gt;&lt;author&gt;Rose, Dominique&lt;/author&gt;&lt;author&gt;Toublanc, Bénédicte&lt;/author&gt;&lt;author&gt;Mayeux, Isabelle&lt;/author&gt;&lt;author&gt;Rodenstein, Daniel&lt;/author&gt;&lt;author&gt;Jounieaux, Vincent&lt;/author&gt;&lt;/authors&gt;&lt;/contributors&gt;&lt;auth-address&gt;Respiratory Intensive Care Unit, Centre Hospitalier Universitaire Sud, Amiens, France.&lt;/auth-address&gt;&lt;titles&gt;&lt;title&gt;Does using pressure-controlled ventilation to rest respiratory muscles improve sleep in ICU patients?&lt;/title&gt;&lt;secondary-title&gt;Respir. Med.&lt;/secondary-title&gt;&lt;/titles&gt;&lt;periodical&gt;&lt;full-title&gt;Respir. Med.&lt;/full-title&gt;&lt;/periodical&gt;&lt;pages&gt;534-541&lt;/pages&gt;&lt;volume&gt;107&lt;/volume&gt;&lt;number&gt;4&lt;/number&gt;&lt;dates&gt;&lt;year&gt;2013&lt;/year&gt;&lt;pub-dates&gt;&lt;date&gt;2013/4&lt;/date&gt;&lt;/pub-dates&gt;&lt;/dates&gt;&lt;isbn&gt;0954-6111&lt;/isbn&gt;&lt;urls&gt;&lt;related-urls&gt;&lt;url&gt;http://dx.doi.org/10.1016/j.rmed.2012.12.012&lt;/url&gt;&lt;url&gt;https://www.ncbi.nlm.nih.gov/pubmed/23391488&lt;/url&gt;&lt;url&gt;https://linkinghub.elsevier.com/retrieve/pii/S0954-6111(12)00499-4&lt;/url&gt;&lt;/related-urls&gt;&lt;pdf-urls&gt;&lt;url&gt;All Papers/A/Andréjak et al. 2013 - Does using pressure-controlled ventilation to rest respiratory muscles improve sleep in ICU patients.pdf&lt;/url&gt;&lt;/pdf-urls&gt;&lt;/urls&gt;&lt;electronic-resource-num&gt;10.1016/j.rmed.2012.12.012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3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73BF0F19" w14:textId="77777777" w:rsidR="00472773" w:rsidRPr="00472773" w:rsidRDefault="00472773" w:rsidP="002B6F56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</w:p>
    <w:p w14:paraId="73BF0F1A" w14:textId="77777777" w:rsidR="002B6F56" w:rsidRPr="00472773" w:rsidRDefault="002B6F56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73BF0F1B" w14:textId="77777777" w:rsidR="002B6F56" w:rsidRPr="00472773" w:rsidRDefault="002B6F56" w:rsidP="002B6F56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Non Pharm</w:t>
      </w:r>
      <w:r w:rsidR="001B7130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acologic</w:t>
      </w: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– Assist Control </w:t>
      </w:r>
    </w:p>
    <w:p w14:paraId="73BF0F1C" w14:textId="77777777" w:rsidR="00293587" w:rsidRPr="00472773" w:rsidRDefault="00293587" w:rsidP="002B6F56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</w:p>
    <w:p w14:paraId="73BF0F1D" w14:textId="77777777" w:rsidR="00293587" w:rsidRPr="00472773" w:rsidRDefault="00293587" w:rsidP="002B6F56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Stage 2 Sleep</w:t>
      </w:r>
    </w:p>
    <w:p w14:paraId="73BF0F1E" w14:textId="77777777" w:rsidR="00293587" w:rsidRDefault="00293587" w:rsidP="002B6F56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472773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73BF0F81" wp14:editId="73BF0F82">
            <wp:extent cx="9144000" cy="1432326"/>
            <wp:effectExtent l="0" t="0" r="0" b="0"/>
            <wp:docPr id="6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0" cy="14323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BF0F1F" w14:textId="77777777" w:rsidR="00472773" w:rsidRPr="00472773" w:rsidRDefault="00472773" w:rsidP="00472773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</w:rPr>
        <w:t>Cabello</w:t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Cabello&lt;/Author&gt;&lt;Year&gt;2008&lt;/Year&gt;&lt;RecNum&gt;2094&lt;/RecNum&gt;&lt;DisplayText&gt;[2]&lt;/DisplayText&gt;&lt;record&gt;&lt;rec-number&gt;2094&lt;/rec-number&gt;&lt;foreign-keys&gt;&lt;key app="EN" db-id="v9razzrwmtv29zeet5tvadzm9d5dffdd0s55" timestamp="1507232823"&gt;2094&lt;/key&gt;&lt;/foreign-keys&gt;&lt;ref-type name="Journal Article"&gt;17&lt;/ref-type&gt;&lt;contributors&gt;&lt;authors&gt;&lt;author&gt;Cabello, Belen&lt;/author&gt;&lt;author&gt;Thille, Arnaud W.&lt;/author&gt;&lt;author&gt;Drouot, Xavier&lt;/author&gt;&lt;author&gt;Galia, Fabrice&lt;/author&gt;&lt;author&gt;Mancebo, Jordi&lt;/author&gt;&lt;author&gt;d&amp;apos;Ortho, Marie-Pia&lt;/author&gt;&lt;author&gt;Brochard, Laurent&lt;/author&gt;&lt;/authors&gt;&lt;/contributors&gt;&lt;auth-address&gt;Réanimation médicale, AP-HP, Groupe hospitalier Henri Mondor-Albert Chenevier, Créteil, France. MCabello@santpau.es&lt;/auth-address&gt;&lt;titles&gt;&lt;title&gt;Sleep quality in mechanically ventilated patients: comparison of three ventilatory modes&lt;/title&gt;&lt;secondary-title&gt;Crit. Care Med.&lt;/secondary-title&gt;&lt;/titles&gt;&lt;periodical&gt;&lt;full-title&gt;Crit. Care Med.&lt;/full-title&gt;&lt;/periodical&gt;&lt;pages&gt;1749-1755&lt;/pages&gt;&lt;volume&gt;36&lt;/volume&gt;&lt;number&gt;6&lt;/number&gt;&lt;dates&gt;&lt;year&gt;2008&lt;/year&gt;&lt;pub-dates&gt;&lt;date&gt;2008/6&lt;/date&gt;&lt;/pub-dates&gt;&lt;/dates&gt;&lt;isbn&gt;0090-3493&lt;/isbn&gt;&lt;urls&gt;&lt;related-urls&gt;&lt;url&gt;http://dx.doi.org/10.1097/CCM.0b013e3181743f41&lt;/url&gt;&lt;url&gt;https://www.ncbi.nlm.nih.gov/pubmed/18496373&lt;/url&gt;&lt;url&gt;http://Insights.ovid.com/pubmed?pmid=18496373&lt;/url&gt;&lt;/related-urls&gt;&lt;pdf-urls&gt;&lt;url&gt;All Papers/C/Cabello et al. 2008 - Sleep quality in mechanically ventilated patients - comparison of three ventilatory modes.pdf&lt;/url&gt;&lt;/pdf-urls&gt;&lt;/urls&gt;&lt;electronic-resource-num&gt;10.1097/CCM.0b013e3181743f41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2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472773"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 w:rsidRPr="00472773">
        <w:rPr>
          <w:rFonts w:ascii="Times New Roman" w:eastAsia="Times New Roman" w:hAnsi="Times New Roman" w:cs="Times New Roman"/>
          <w:b/>
          <w:bCs/>
          <w:color w:val="000000"/>
        </w:rPr>
        <w:t>Andrejak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Andréjak&lt;/Author&gt;&lt;Year&gt;2013&lt;/Year&gt;&lt;RecNum&gt;2093&lt;/RecNum&gt;&lt;DisplayText&gt;[3]&lt;/DisplayText&gt;&lt;record&gt;&lt;rec-number&gt;2093&lt;/rec-number&gt;&lt;foreign-keys&gt;&lt;key app="EN" db-id="v9razzrwmtv29zeet5tvadzm9d5dffdd0s55" timestamp="1507232823"&gt;2093&lt;/key&gt;&lt;/foreign-keys&gt;&lt;ref-type name="Journal Article"&gt;17&lt;/ref-type&gt;&lt;contributors&gt;&lt;authors&gt;&lt;author&gt;Andréjak, Claire&lt;/author&gt;&lt;author&gt;Monconduit, Julien&lt;/author&gt;&lt;author&gt;Rose, Dominique&lt;/author&gt;&lt;author&gt;Toublanc, Bénédicte&lt;/author&gt;&lt;author&gt;Mayeux, Isabelle&lt;/author&gt;&lt;author&gt;Rodenstein, Daniel&lt;/author&gt;&lt;author&gt;Jounieaux, Vincent&lt;/author&gt;&lt;/authors&gt;&lt;/contributors&gt;&lt;auth-address&gt;Respiratory Intensive Care Unit, Centre Hospitalier Universitaire Sud, Amiens, France.&lt;/auth-address&gt;&lt;titles&gt;&lt;title&gt;Does using pressure-controlled ventilation to rest respiratory muscles improve sleep in ICU patients?&lt;/title&gt;&lt;secondary-title&gt;Respir. Med.&lt;/secondary-title&gt;&lt;/titles&gt;&lt;periodical&gt;&lt;full-title&gt;Respir. Med.&lt;/full-title&gt;&lt;/periodical&gt;&lt;pages&gt;534-541&lt;/pages&gt;&lt;volume&gt;107&lt;/volume&gt;&lt;number&gt;4&lt;/number&gt;&lt;dates&gt;&lt;year&gt;2013&lt;/year&gt;&lt;pub-dates&gt;&lt;date&gt;2013/4&lt;/date&gt;&lt;/pub-dates&gt;&lt;/dates&gt;&lt;isbn&gt;0954-6111&lt;/isbn&gt;&lt;urls&gt;&lt;related-urls&gt;&lt;url&gt;http://dx.doi.org/10.1016/j.rmed.2012.12.012&lt;/url&gt;&lt;url&gt;https://www.ncbi.nlm.nih.gov/pubmed/23391488&lt;/url&gt;&lt;url&gt;https://linkinghub.elsevier.com/retrieve/pii/S0954-6111(12)00499-4&lt;/url&gt;&lt;/related-urls&gt;&lt;pdf-urls&gt;&lt;url&gt;All Papers/A/Andréjak et al. 2013 - Does using pressure-controlled ventilation to rest respiratory muscles improve sleep in ICU patients.pdf&lt;/url&gt;&lt;/pdf-urls&gt;&lt;/urls&gt;&lt;electronic-resource-num&gt;10.1016/j.rmed.2012.12.012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3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73BF0F20" w14:textId="77777777" w:rsidR="00472773" w:rsidRPr="00472773" w:rsidRDefault="00472773" w:rsidP="002B6F56">
      <w:pPr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73BF0F21" w14:textId="77777777" w:rsidR="00FB3A07" w:rsidRPr="00472773" w:rsidRDefault="00FB3A07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73BF0F22" w14:textId="77777777" w:rsidR="002B6F56" w:rsidRPr="00472773" w:rsidRDefault="001B7130" w:rsidP="002B6F56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 xml:space="preserve">Non </w:t>
      </w:r>
      <w:proofErr w:type="gramStart"/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Pharmacologic </w:t>
      </w:r>
      <w:r w:rsidR="002B6F56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–</w:t>
      </w:r>
      <w:proofErr w:type="gramEnd"/>
      <w:r w:rsidR="002B6F56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Assist Control </w:t>
      </w:r>
    </w:p>
    <w:p w14:paraId="73BF0F23" w14:textId="77777777" w:rsidR="00293587" w:rsidRPr="00472773" w:rsidRDefault="00293587" w:rsidP="002B6F56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</w:p>
    <w:p w14:paraId="73BF0F24" w14:textId="77777777" w:rsidR="00293587" w:rsidRPr="00472773" w:rsidRDefault="00293587" w:rsidP="002B6F56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REM Sleep</w:t>
      </w:r>
    </w:p>
    <w:p w14:paraId="73BF0F25" w14:textId="77777777" w:rsidR="00293587" w:rsidRDefault="00293587" w:rsidP="002B6F56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472773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73BF0F83" wp14:editId="73BF0F84">
            <wp:extent cx="9144000" cy="1449859"/>
            <wp:effectExtent l="0" t="0" r="0" b="0"/>
            <wp:docPr id="7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0" cy="14498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BF0F26" w14:textId="77777777" w:rsidR="00472773" w:rsidRPr="00472773" w:rsidRDefault="00472773" w:rsidP="00472773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</w:rPr>
        <w:t>Cabello</w:t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Cabello&lt;/Author&gt;&lt;Year&gt;2008&lt;/Year&gt;&lt;RecNum&gt;2094&lt;/RecNum&gt;&lt;DisplayText&gt;[2]&lt;/DisplayText&gt;&lt;record&gt;&lt;rec-number&gt;2094&lt;/rec-number&gt;&lt;foreign-keys&gt;&lt;key app="EN" db-id="v9razzrwmtv29zeet5tvadzm9d5dffdd0s55" timestamp="1507232823"&gt;2094&lt;/key&gt;&lt;/foreign-keys&gt;&lt;ref-type name="Journal Article"&gt;17&lt;/ref-type&gt;&lt;contributors&gt;&lt;authors&gt;&lt;author&gt;Cabello, Belen&lt;/author&gt;&lt;author&gt;Thille, Arnaud W.&lt;/author&gt;&lt;author&gt;Drouot, Xavier&lt;/author&gt;&lt;author&gt;Galia, Fabrice&lt;/author&gt;&lt;author&gt;Mancebo, Jordi&lt;/author&gt;&lt;author&gt;d&amp;apos;Ortho, Marie-Pia&lt;/author&gt;&lt;author&gt;Brochard, Laurent&lt;/author&gt;&lt;/authors&gt;&lt;/contributors&gt;&lt;auth-address&gt;Réanimation médicale, AP-HP, Groupe hospitalier Henri Mondor-Albert Chenevier, Créteil, France. MCabello@santpau.es&lt;/auth-address&gt;&lt;titles&gt;&lt;title&gt;Sleep quality in mechanically ventilated patients: comparison of three ventilatory modes&lt;/title&gt;&lt;secondary-title&gt;Crit. Care Med.&lt;/secondary-title&gt;&lt;/titles&gt;&lt;periodical&gt;&lt;full-title&gt;Crit. Care Med.&lt;/full-title&gt;&lt;/periodical&gt;&lt;pages&gt;1749-1755&lt;/pages&gt;&lt;volume&gt;36&lt;/volume&gt;&lt;number&gt;6&lt;/number&gt;&lt;dates&gt;&lt;year&gt;2008&lt;/year&gt;&lt;pub-dates&gt;&lt;date&gt;2008/6&lt;/date&gt;&lt;/pub-dates&gt;&lt;/dates&gt;&lt;isbn&gt;0090-3493&lt;/isbn&gt;&lt;urls&gt;&lt;related-urls&gt;&lt;url&gt;http://dx.doi.org/10.1097/CCM.0b013e3181743f41&lt;/url&gt;&lt;url&gt;https://www.ncbi.nlm.nih.gov/pubmed/18496373&lt;/url&gt;&lt;url&gt;http://Insights.ovid.com/pubmed?pmid=18496373&lt;/url&gt;&lt;/related-urls&gt;&lt;pdf-urls&gt;&lt;url&gt;All Papers/C/Cabello et al. 2008 - Sleep quality in mechanically ventilated patients - comparison of three ventilatory modes.pdf&lt;/url&gt;&lt;/pdf-urls&gt;&lt;/urls&gt;&lt;electronic-resource-num&gt;10.1097/CCM.0b013e3181743f41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2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472773"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 w:rsidRPr="00472773">
        <w:rPr>
          <w:rFonts w:ascii="Times New Roman" w:eastAsia="Times New Roman" w:hAnsi="Times New Roman" w:cs="Times New Roman"/>
          <w:b/>
          <w:bCs/>
          <w:color w:val="000000"/>
        </w:rPr>
        <w:t>Andrejak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Andréjak&lt;/Author&gt;&lt;Year&gt;2013&lt;/Year&gt;&lt;RecNum&gt;2093&lt;/RecNum&gt;&lt;DisplayText&gt;[3]&lt;/DisplayText&gt;&lt;record&gt;&lt;rec-number&gt;2093&lt;/rec-number&gt;&lt;foreign-keys&gt;&lt;key app="EN" db-id="v9razzrwmtv29zeet5tvadzm9d5dffdd0s55" timestamp="1507232823"&gt;2093&lt;/key&gt;&lt;/foreign-keys&gt;&lt;ref-type name="Journal Article"&gt;17&lt;/ref-type&gt;&lt;contributors&gt;&lt;authors&gt;&lt;author&gt;Andréjak, Claire&lt;/author&gt;&lt;author&gt;Monconduit, Julien&lt;/author&gt;&lt;author&gt;Rose, Dominique&lt;/author&gt;&lt;author&gt;Toublanc, Bénédicte&lt;/author&gt;&lt;author&gt;Mayeux, Isabelle&lt;/author&gt;&lt;author&gt;Rodenstein, Daniel&lt;/author&gt;&lt;author&gt;Jounieaux, Vincent&lt;/author&gt;&lt;/authors&gt;&lt;/contributors&gt;&lt;auth-address&gt;Respiratory Intensive Care Unit, Centre Hospitalier Universitaire Sud, Amiens, France.&lt;/auth-address&gt;&lt;titles&gt;&lt;title&gt;Does using pressure-controlled ventilation to rest respiratory muscles improve sleep in ICU patients?&lt;/title&gt;&lt;secondary-title&gt;Respir. Med.&lt;/secondary-title&gt;&lt;/titles&gt;&lt;periodical&gt;&lt;full-title&gt;Respir. Med.&lt;/full-title&gt;&lt;/periodical&gt;&lt;pages&gt;534-541&lt;/pages&gt;&lt;volume&gt;107&lt;/volume&gt;&lt;number&gt;4&lt;/number&gt;&lt;dates&gt;&lt;year&gt;2013&lt;/year&gt;&lt;pub-dates&gt;&lt;date&gt;2013/4&lt;/date&gt;&lt;/pub-dates&gt;&lt;/dates&gt;&lt;isbn&gt;0954-6111&lt;/isbn&gt;&lt;urls&gt;&lt;related-urls&gt;&lt;url&gt;http://dx.doi.org/10.1016/j.rmed.2012.12.012&lt;/url&gt;&lt;url&gt;https://www.ncbi.nlm.nih.gov/pubmed/23391488&lt;/url&gt;&lt;url&gt;https://linkinghub.elsevier.com/retrieve/pii/S0954-6111(12)00499-4&lt;/url&gt;&lt;/related-urls&gt;&lt;pdf-urls&gt;&lt;url&gt;All Papers/A/Andréjak et al. 2013 - Does using pressure-controlled ventilation to rest respiratory muscles improve sleep in ICU patients.pdf&lt;/url&gt;&lt;/pdf-urls&gt;&lt;/urls&gt;&lt;electronic-resource-num&gt;10.1016/j.rmed.2012.12.012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3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73BF0F27" w14:textId="77777777" w:rsidR="00472773" w:rsidRPr="00472773" w:rsidRDefault="00472773" w:rsidP="002B6F56">
      <w:pPr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73BF0F28" w14:textId="77777777" w:rsidR="002B6F56" w:rsidRPr="00472773" w:rsidRDefault="002B6F56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73BF0F29" w14:textId="77777777" w:rsidR="00293587" w:rsidRPr="00472773" w:rsidRDefault="002B6F56" w:rsidP="002B6F56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Non Pharm</w:t>
      </w:r>
      <w:r w:rsidR="001B7130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acologic</w:t>
      </w: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– Adaptive Ventilation  </w:t>
      </w:r>
    </w:p>
    <w:p w14:paraId="73BF0F2A" w14:textId="77777777" w:rsidR="00FB3A07" w:rsidRPr="00472773" w:rsidRDefault="00FB3A07" w:rsidP="002B6F56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</w:p>
    <w:p w14:paraId="73BF0F2B" w14:textId="77777777" w:rsidR="00293587" w:rsidRPr="00472773" w:rsidRDefault="00293587" w:rsidP="002B6F56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Sleep Efficiency</w:t>
      </w:r>
    </w:p>
    <w:p w14:paraId="73BF0F2C" w14:textId="77777777" w:rsidR="00293587" w:rsidRPr="00472773" w:rsidRDefault="00293587" w:rsidP="002B6F56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</w:p>
    <w:p w14:paraId="73BF0F2D" w14:textId="77777777" w:rsidR="00293587" w:rsidRDefault="00293587" w:rsidP="002B6F56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noProof/>
          <w:color w:val="000000"/>
          <w:sz w:val="28"/>
          <w:szCs w:val="28"/>
        </w:rPr>
        <w:drawing>
          <wp:inline distT="0" distB="0" distL="0" distR="0" wp14:anchorId="73BF0F85" wp14:editId="73BF0F86">
            <wp:extent cx="9144000" cy="4123616"/>
            <wp:effectExtent l="0" t="0" r="0" b="0"/>
            <wp:docPr id="10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0" cy="41236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BF0F2E" w14:textId="77777777" w:rsidR="00472773" w:rsidRPr="00472773" w:rsidRDefault="00472773" w:rsidP="002B6F56">
      <w:pPr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Alexopoulou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2007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Alexopoulou&lt;/Author&gt;&lt;Year&gt;2007&lt;/Year&gt;&lt;RecNum&gt;2092&lt;/RecNum&gt;&lt;DisplayText&gt;[4]&lt;/DisplayText&gt;&lt;record&gt;&lt;rec-number&gt;2092&lt;/rec-number&gt;&lt;foreign-keys&gt;&lt;key app="EN" db-id="v9razzrwmtv29zeet5tvadzm9d5dffdd0s55" timestamp="1507232823"&gt;2092&lt;/key&gt;&lt;/foreign-keys&gt;&lt;ref-type name="Journal Article"&gt;17&lt;/ref-type&gt;&lt;contributors&gt;&lt;authors&gt;&lt;author&gt;Alexopoulou, C.&lt;/author&gt;&lt;author&gt;Kondili, E.&lt;/author&gt;&lt;author&gt;Vakouti, E.&lt;/author&gt;&lt;author&gt;Klimathianaki, M.&lt;/author&gt;&lt;author&gt;Prinianakis, G.&lt;/author&gt;&lt;author&gt;Georgopoulos, D.&lt;/author&gt;&lt;/authors&gt;&lt;/contributors&gt;&lt;auth-address&gt;Department of Intensive Care Medicine, University Hospital of Heraklion, University of Crete, Heraklion, 711 10, Crete, Greece.&lt;/auth-address&gt;&lt;titles&gt;&lt;title&gt;Sleep during proportional-assist ventilation with load-adjustable gain factors in critically ill patients&lt;/title&gt;&lt;secondary-title&gt;Intensive Care Med.&lt;/secondary-title&gt;&lt;/titles&gt;&lt;periodical&gt;&lt;full-title&gt;Intensive Care Med.&lt;/full-title&gt;&lt;/periodical&gt;&lt;pages&gt;1139-1147&lt;/pages&gt;&lt;volume&gt;33&lt;/volume&gt;&lt;number&gt;7&lt;/number&gt;&lt;dates&gt;&lt;year&gt;2007&lt;/year&gt;&lt;pub-dates&gt;&lt;date&gt;2007/7&lt;/date&gt;&lt;/pub-dates&gt;&lt;/dates&gt;&lt;isbn&gt;0342-4642&lt;/isbn&gt;&lt;urls&gt;&lt;related-urls&gt;&lt;url&gt;http://dx.doi.org/10.1007/s00134-007-0630-2&lt;/url&gt;&lt;url&gt;https://www.ncbi.nlm.nih.gov/pubmed/17458541&lt;/url&gt;&lt;url&gt;https://dx.doi.org/10.1007/s00134-007-0630-2&lt;/url&gt;&lt;/related-urls&gt;&lt;pdf-urls&gt;&lt;url&gt;All Papers/A/Alexopoulou et al. 2007 - Sleep during proportional-assist ventilation with load-adjustable gain factors in critically ill patients.pdf&lt;/url&gt;&lt;/pdf-urls&gt;&lt;/urls&gt;&lt;electronic-resource-num&gt;10.1007/s00134-007-0630-2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4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Bosma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Bosma&lt;/Author&gt;&lt;Year&gt;2007&lt;/Year&gt;&lt;RecNum&gt;2095&lt;/RecNum&gt;&lt;DisplayText&gt;[5]&lt;/DisplayText&gt;&lt;record&gt;&lt;rec-number&gt;2095&lt;/rec-number&gt;&lt;foreign-keys&gt;&lt;key app="EN" db-id="v9razzrwmtv29zeet5tvadzm9d5dffdd0s55" timestamp="1507232823"&gt;2095&lt;/key&gt;&lt;/foreign-keys&gt;&lt;ref-type name="Journal Article"&gt;17&lt;/ref-type&gt;&lt;contributors&gt;&lt;authors&gt;&lt;author&gt;Bosma, Karen&lt;/author&gt;&lt;author&gt;Ferreyra, Gabriela&lt;/author&gt;&lt;author&gt;Ambrogio, Cristina&lt;/author&gt;&lt;author&gt;Pasero, Daniela&lt;/author&gt;&lt;author&gt;Mirabella, Lucia&lt;/author&gt;&lt;author&gt;Braghiroli, Alberto&lt;/author&gt;&lt;author&gt;Appendini, Lorenzo&lt;/author&gt;&lt;author&gt;Mascia, Luciana&lt;/author&gt;&lt;author&gt;Ranieri, V. Marco&lt;/author&gt;&lt;/authors&gt;&lt;/contributors&gt;&lt;auth-address&gt;Dipartimento di Anestesiologia e Rianimazione, Università di Torino, Ospedale S. Giovanni Battista-Molinette, Torino, Italy.&lt;/auth-address&gt;&lt;titles&gt;&lt;title&gt;Patient-ventilator interaction and sleep in mechanically ventilated patients: pressure support versus proportional assist ventilation&lt;/title&gt;&lt;secondary-title&gt;Crit. Care Med.&lt;/secondary-title&gt;&lt;/titles&gt;&lt;periodical&gt;&lt;full-title&gt;Crit. Care Med.&lt;/full-title&gt;&lt;/periodical&gt;&lt;pages&gt;1048-1054&lt;/pages&gt;&lt;volume&gt;35&lt;/volume&gt;&lt;number&gt;4&lt;/number&gt;&lt;dates&gt;&lt;year&gt;2007&lt;/year&gt;&lt;pub-dates&gt;&lt;date&gt;2007/4&lt;/date&gt;&lt;/pub-dates&gt;&lt;/dates&gt;&lt;isbn&gt;0090-3493&lt;/isbn&gt;&lt;urls&gt;&lt;related-urls&gt;&lt;url&gt;http://dx.doi.org/10.1097/01.CCM.0000260055.64235.7C&lt;/url&gt;&lt;url&gt;https://www.ncbi.nlm.nih.gov/pubmed/17334259&lt;/url&gt;&lt;url&gt;http://Insights.ovid.com/pubmed?pmid=17334259&lt;/url&gt;&lt;/related-urls&gt;&lt;pdf-urls&gt;&lt;url&gt;All Papers/B/Bosma et al. 2007 - Patient-ventilator interaction and sleep in mechani ... ted patients - pressure support versus proportional assist ventilation.pdf&lt;/url&gt;&lt;/pdf-urls&gt;&lt;/urls&gt;&lt;electronic-resource-num&gt;10.1097/01.CCM.0000260055.64235.7C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5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Alexopoulou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2013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Alexopoulou&lt;/Author&gt;&lt;Year&gt;2013&lt;/Year&gt;&lt;RecNum&gt;2111&lt;/RecNum&gt;&lt;DisplayText&gt;[6]&lt;/DisplayText&gt;&lt;record&gt;&lt;rec-number&gt;2111&lt;/rec-number&gt;&lt;foreign-keys&gt;&lt;key app="EN" db-id="v9razzrwmtv29zeet5tvadzm9d5dffdd0s55" timestamp="1507232824"&gt;2111&lt;/key&gt;&lt;/foreign-keys&gt;&lt;ref-type name="Journal Article"&gt;17&lt;/ref-type&gt;&lt;contributors&gt;&lt;authors&gt;&lt;author&gt;Alexopoulou, C.&lt;/author&gt;&lt;author&gt;Kondili, E.&lt;/author&gt;&lt;author&gt;Plataki, M.&lt;/author&gt;&lt;author&gt;Georgopoulos, D.&lt;/author&gt;&lt;/authors&gt;&lt;/contributors&gt;&lt;auth-address&gt;Department of Intensive Care Medicine, University Hospital of Heraklion, School of Medicine, University of Crete, Heraklion, Crete, Greece.&lt;/auth-address&gt;&lt;titles&gt;&lt;title&gt;Patient-ventilator synchrony and sleep quality with proportional assist and pressure support ventilation&lt;/title&gt;&lt;secondary-title&gt;Intensive Care Med.&lt;/secondary-title&gt;&lt;/titles&gt;&lt;periodical&gt;&lt;full-title&gt;Intensive Care Med.&lt;/full-title&gt;&lt;/periodical&gt;&lt;pages&gt;1040-1047&lt;/pages&gt;&lt;volume&gt;39&lt;/volume&gt;&lt;number&gt;6&lt;/number&gt;&lt;dates&gt;&lt;year&gt;2013&lt;/year&gt;&lt;pub-dates&gt;&lt;date&gt;2013/6&lt;/date&gt;&lt;/pub-dates&gt;&lt;/dates&gt;&lt;isbn&gt;0342-4642&lt;/isbn&gt;&lt;urls&gt;&lt;related-urls&gt;&lt;url&gt;http://dx.doi.org/10.1007/s00134-013-2850-y&lt;/url&gt;&lt;url&gt;https://www.ncbi.nlm.nih.gov/pubmed/23417203&lt;/url&gt;&lt;url&gt;https://dx.doi.org/10.1007/s00134-013-2850-y&lt;/url&gt;&lt;/related-urls&gt;&lt;pdf-urls&gt;&lt;url&gt;All Papers/A/Alexopoulou et al. 2013 - Patient-ventilator synchrony and sleep quality with proportional assist and pressure support ventilation.pdf&lt;/url&gt;&lt;/pdf-urls&gt;&lt;/urls&gt;&lt;electronic-resource-num&gt;10.1007/s00134-013-2850-y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6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Delisle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Delisle&lt;/Author&gt;&lt;Year&gt;2011&lt;/Year&gt;&lt;RecNum&gt;2096&lt;/RecNum&gt;&lt;DisplayText&gt;[7]&lt;/DisplayText&gt;&lt;record&gt;&lt;rec-number&gt;2096&lt;/rec-number&gt;&lt;foreign-keys&gt;&lt;key app="EN" db-id="v9razzrwmtv29zeet5tvadzm9d5dffdd0s55" timestamp="1507232823"&gt;2096&lt;/key&gt;&lt;/foreign-keys&gt;&lt;ref-type name="Journal Article"&gt;17&lt;/ref-type&gt;&lt;contributors&gt;&lt;authors&gt;&lt;author&gt;Delisle, Stéphane&lt;/author&gt;&lt;author&gt;Ouellet, Paul&lt;/author&gt;&lt;author&gt;Bellemare, Patrick&lt;/author&gt;&lt;author&gt;Tétrault, Jean-Pierre&lt;/author&gt;&lt;author&gt;Arsenault, Pierre&lt;/author&gt;&lt;/authors&gt;&lt;/contributors&gt;&lt;auth-address&gt;Service des soins intensifs, Hôpital du Sacré-Cœur de Montréal, Montréal, Québec, Canada. sdelisle@hotmail.com.&lt;/auth-address&gt;&lt;titles&gt;&lt;title&gt;Sleep quality in mechanically ventilated patients: comparison between NAVA and PSV modes&lt;/title&gt;&lt;secondary-title&gt;Ann. Intensive Care&lt;/secondary-title&gt;&lt;/titles&gt;&lt;periodical&gt;&lt;full-title&gt;Ann. Intensive Care&lt;/full-title&gt;&lt;/periodical&gt;&lt;pages&gt;42&lt;/pages&gt;&lt;volume&gt;1&lt;/volume&gt;&lt;number&gt;1&lt;/number&gt;&lt;dates&gt;&lt;year&gt;2011&lt;/year&gt;&lt;pub-dates&gt;&lt;date&gt;2011/9/28&lt;/date&gt;&lt;/pub-dates&gt;&lt;/dates&gt;&lt;isbn&gt;2110-5820&lt;/isbn&gt;&lt;urls&gt;&lt;related-urls&gt;&lt;url&gt;http://dx.doi.org/10.1186/2110-5820-1-42&lt;/url&gt;&lt;url&gt;https://www.ncbi.nlm.nih.gov/pubmed/21955588&lt;/url&gt;&lt;url&gt;https://www.ncbi.nlm.nih.gov/pmc/articles/PMC3224529&lt;/url&gt;&lt;url&gt;https://dx.doi.org/10.1186/2110-5820-1-42&lt;/url&gt;&lt;/related-urls&gt;&lt;pdf-urls&gt;&lt;url&gt;All Papers/D/Delisle et al. 2011 - Sleep quality in mechanically ventilated patients - comparison between NAVA and PSV modes.pdf&lt;/url&gt;&lt;/pdf-urls&gt;&lt;/urls&gt;&lt;electronic-resource-num&gt;10.1186/2110-5820-1-42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7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Cabello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Cabello&lt;/Author&gt;&lt;Year&gt;2008&lt;/Year&gt;&lt;RecNum&gt;2094&lt;/RecNum&gt;&lt;DisplayText&gt;[2]&lt;/DisplayText&gt;&lt;record&gt;&lt;rec-number&gt;2094&lt;/rec-number&gt;&lt;foreign-keys&gt;&lt;key app="EN" db-id="v9razzrwmtv29zeet5tvadzm9d5dffdd0s55" timestamp="1507232823"&gt;2094&lt;/key&gt;&lt;/foreign-keys&gt;&lt;ref-type name="Journal Article"&gt;17&lt;/ref-type&gt;&lt;contributors&gt;&lt;authors&gt;&lt;author&gt;Cabello, Belen&lt;/author&gt;&lt;author&gt;Thille, Arnaud W.&lt;/author&gt;&lt;author&gt;Drouot, Xavier&lt;/author&gt;&lt;author&gt;Galia, Fabrice&lt;/author&gt;&lt;author&gt;Mancebo, Jordi&lt;/author&gt;&lt;author&gt;d&amp;apos;Ortho, Marie-Pia&lt;/author&gt;&lt;author&gt;Brochard, Laurent&lt;/author&gt;&lt;/authors&gt;&lt;/contributors&gt;&lt;auth-address&gt;Réanimation médicale, AP-HP, Groupe hospitalier Henri Mondor-Albert Chenevier, Créteil, France. MCabello@santpau.es&lt;/auth-address&gt;&lt;titles&gt;&lt;title&gt;Sleep quality in mechanically ventilated patients: comparison of three ventilatory modes&lt;/title&gt;&lt;secondary-title&gt;Crit. Care Med.&lt;/secondary-title&gt;&lt;/titles&gt;&lt;periodical&gt;&lt;full-title&gt;Crit. Care Med.&lt;/full-title&gt;&lt;/periodical&gt;&lt;pages&gt;1749-1755&lt;/pages&gt;&lt;volume&gt;36&lt;/volume&gt;&lt;number&gt;6&lt;/number&gt;&lt;dates&gt;&lt;year&gt;2008&lt;/year&gt;&lt;pub-dates&gt;&lt;date&gt;2008/6&lt;/date&gt;&lt;/pub-dates&gt;&lt;/dates&gt;&lt;isbn&gt;0090-3493&lt;/isbn&gt;&lt;urls&gt;&lt;related-urls&gt;&lt;url&gt;http://dx.doi.org/10.1097/CCM.0b013e3181743f41&lt;/url&gt;&lt;url&gt;https://www.ncbi.nlm.nih.gov/pubmed/18496373&lt;/url&gt;&lt;url&gt;http://Insights.ovid.com/pubmed?pmid=18496373&lt;/url&gt;&lt;/related-urls&gt;&lt;pdf-urls&gt;&lt;url&gt;All Papers/C/Cabello et al. 2008 - Sleep quality in mechanically ventilated patients - comparison of three ventilatory modes.pdf&lt;/url&gt;&lt;/pdf-urls&gt;&lt;/urls&gt;&lt;electronic-resource-num&gt;10.1097/CCM.0b013e3181743f41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2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</w:p>
    <w:p w14:paraId="73BF0F2F" w14:textId="77777777" w:rsidR="002B6F56" w:rsidRPr="00472773" w:rsidRDefault="002B6F56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73BF0F30" w14:textId="77777777" w:rsidR="00293587" w:rsidRPr="00472773" w:rsidRDefault="002B6F56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Non Pharm</w:t>
      </w:r>
      <w:r w:rsidR="001B7130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acologic</w:t>
      </w: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– Adaptive Ventilation</w:t>
      </w:r>
    </w:p>
    <w:p w14:paraId="73BF0F31" w14:textId="77777777" w:rsidR="00293587" w:rsidRPr="00472773" w:rsidRDefault="00293587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Sleep Fragmentation</w:t>
      </w:r>
    </w:p>
    <w:p w14:paraId="73BF0F32" w14:textId="77777777" w:rsidR="00472773" w:rsidRDefault="00293587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472773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73BF0F87" wp14:editId="73BF0F88">
            <wp:extent cx="9144000" cy="4044543"/>
            <wp:effectExtent l="0" t="0" r="0" b="0"/>
            <wp:docPr id="13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0" cy="40445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BF0F33" w14:textId="77777777" w:rsidR="00472773" w:rsidRPr="00472773" w:rsidRDefault="00472773" w:rsidP="00472773">
      <w:pPr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Alexopoulou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2007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Alexopoulou&lt;/Author&gt;&lt;Year&gt;2007&lt;/Year&gt;&lt;RecNum&gt;2092&lt;/RecNum&gt;&lt;DisplayText&gt;[4]&lt;/DisplayText&gt;&lt;record&gt;&lt;rec-number&gt;2092&lt;/rec-number&gt;&lt;foreign-keys&gt;&lt;key app="EN" db-id="v9razzrwmtv29zeet5tvadzm9d5dffdd0s55" timestamp="1507232823"&gt;2092&lt;/key&gt;&lt;/foreign-keys&gt;&lt;ref-type name="Journal Article"&gt;17&lt;/ref-type&gt;&lt;contributors&gt;&lt;authors&gt;&lt;author&gt;Alexopoulou, C.&lt;/author&gt;&lt;author&gt;Kondili, E.&lt;/author&gt;&lt;author&gt;Vakouti, E.&lt;/author&gt;&lt;author&gt;Klimathianaki, M.&lt;/author&gt;&lt;author&gt;Prinianakis, G.&lt;/author&gt;&lt;author&gt;Georgopoulos, D.&lt;/author&gt;&lt;/authors&gt;&lt;/contributors&gt;&lt;auth-address&gt;Department of Intensive Care Medicine, University Hospital of Heraklion, University of Crete, Heraklion, 711 10, Crete, Greece.&lt;/auth-address&gt;&lt;titles&gt;&lt;title&gt;Sleep during proportional-assist ventilation with load-adjustable gain factors in critically ill patients&lt;/title&gt;&lt;secondary-title&gt;Intensive Care Med.&lt;/secondary-title&gt;&lt;/titles&gt;&lt;periodical&gt;&lt;full-title&gt;Intensive Care Med.&lt;/full-title&gt;&lt;/periodical&gt;&lt;pages&gt;1139-1147&lt;/pages&gt;&lt;volume&gt;33&lt;/volume&gt;&lt;number&gt;7&lt;/number&gt;&lt;dates&gt;&lt;year&gt;2007&lt;/year&gt;&lt;pub-dates&gt;&lt;date&gt;2007/7&lt;/date&gt;&lt;/pub-dates&gt;&lt;/dates&gt;&lt;isbn&gt;0342-4642&lt;/isbn&gt;&lt;urls&gt;&lt;related-urls&gt;&lt;url&gt;http://dx.doi.org/10.1007/s00134-007-0630-2&lt;/url&gt;&lt;url&gt;https://www.ncbi.nlm.nih.gov/pubmed/17458541&lt;/url&gt;&lt;url&gt;https://dx.doi.org/10.1007/s00134-007-0630-2&lt;/url&gt;&lt;/related-urls&gt;&lt;pdf-urls&gt;&lt;url&gt;All Papers/A/Alexopoulou et al. 2007 - Sleep during proportional-assist ventilation with load-adjustable gain factors in critically ill patients.pdf&lt;/url&gt;&lt;/pdf-urls&gt;&lt;/urls&gt;&lt;electronic-resource-num&gt;10.1007/s00134-007-0630-2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4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Bosma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Bosma&lt;/Author&gt;&lt;Year&gt;2007&lt;/Year&gt;&lt;RecNum&gt;2095&lt;/RecNum&gt;&lt;DisplayText&gt;[5]&lt;/DisplayText&gt;&lt;record&gt;&lt;rec-number&gt;2095&lt;/rec-number&gt;&lt;foreign-keys&gt;&lt;key app="EN" db-id="v9razzrwmtv29zeet5tvadzm9d5dffdd0s55" timestamp="1507232823"&gt;2095&lt;/key&gt;&lt;/foreign-keys&gt;&lt;ref-type name="Journal Article"&gt;17&lt;/ref-type&gt;&lt;contributors&gt;&lt;authors&gt;&lt;author&gt;Bosma, Karen&lt;/author&gt;&lt;author&gt;Ferreyra, Gabriela&lt;/author&gt;&lt;author&gt;Ambrogio, Cristina&lt;/author&gt;&lt;author&gt;Pasero, Daniela&lt;/author&gt;&lt;author&gt;Mirabella, Lucia&lt;/author&gt;&lt;author&gt;Braghiroli, Alberto&lt;/author&gt;&lt;author&gt;Appendini, Lorenzo&lt;/author&gt;&lt;author&gt;Mascia, Luciana&lt;/author&gt;&lt;author&gt;Ranieri, V. Marco&lt;/author&gt;&lt;/authors&gt;&lt;/contributors&gt;&lt;auth-address&gt;Dipartimento di Anestesiologia e Rianimazione, Università di Torino, Ospedale S. Giovanni Battista-Molinette, Torino, Italy.&lt;/auth-address&gt;&lt;titles&gt;&lt;title&gt;Patient-ventilator interaction and sleep in mechanically ventilated patients: pressure support versus proportional assist ventilation&lt;/title&gt;&lt;secondary-title&gt;Crit. Care Med.&lt;/secondary-title&gt;&lt;/titles&gt;&lt;periodical&gt;&lt;full-title&gt;Crit. Care Med.&lt;/full-title&gt;&lt;/periodical&gt;&lt;pages&gt;1048-1054&lt;/pages&gt;&lt;volume&gt;35&lt;/volume&gt;&lt;number&gt;4&lt;/number&gt;&lt;dates&gt;&lt;year&gt;2007&lt;/year&gt;&lt;pub-dates&gt;&lt;date&gt;2007/4&lt;/date&gt;&lt;/pub-dates&gt;&lt;/dates&gt;&lt;isbn&gt;0090-3493&lt;/isbn&gt;&lt;urls&gt;&lt;related-urls&gt;&lt;url&gt;http://dx.doi.org/10.1097/01.CCM.0000260055.64235.7C&lt;/url&gt;&lt;url&gt;https://www.ncbi.nlm.nih.gov/pubmed/17334259&lt;/url&gt;&lt;url&gt;http://Insights.ovid.com/pubmed?pmid=17334259&lt;/url&gt;&lt;/related-urls&gt;&lt;pdf-urls&gt;&lt;url&gt;All Papers/B/Bosma et al. 2007 - Patient-ventilator interaction and sleep in mechani ... ted patients - pressure support versus proportional assist ventilation.pdf&lt;/url&gt;&lt;/pdf-urls&gt;&lt;/urls&gt;&lt;electronic-resource-num&gt;10.1097/01.CCM.0000260055.64235.7C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5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Alexopoulou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2013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Alexopoulou&lt;/Author&gt;&lt;Year&gt;2013&lt;/Year&gt;&lt;RecNum&gt;2111&lt;/RecNum&gt;&lt;DisplayText&gt;[6]&lt;/DisplayText&gt;&lt;record&gt;&lt;rec-number&gt;2111&lt;/rec-number&gt;&lt;foreign-keys&gt;&lt;key app="EN" db-id="v9razzrwmtv29zeet5tvadzm9d5dffdd0s55" timestamp="1507232824"&gt;2111&lt;/key&gt;&lt;/foreign-keys&gt;&lt;ref-type name="Journal Article"&gt;17&lt;/ref-type&gt;&lt;contributors&gt;&lt;authors&gt;&lt;author&gt;Alexopoulou, C.&lt;/author&gt;&lt;author&gt;Kondili, E.&lt;/author&gt;&lt;author&gt;Plataki, M.&lt;/author&gt;&lt;author&gt;Georgopoulos, D.&lt;/author&gt;&lt;/authors&gt;&lt;/contributors&gt;&lt;auth-address&gt;Department of Intensive Care Medicine, University Hospital of Heraklion, School of Medicine, University of Crete, Heraklion, Crete, Greece.&lt;/auth-address&gt;&lt;titles&gt;&lt;title&gt;Patient-ventilator synchrony and sleep quality with proportional assist and pressure support ventilation&lt;/title&gt;&lt;secondary-title&gt;Intensive Care Med.&lt;/secondary-title&gt;&lt;/titles&gt;&lt;periodical&gt;&lt;full-title&gt;Intensive Care Med.&lt;/full-title&gt;&lt;/periodical&gt;&lt;pages&gt;1040-1047&lt;/pages&gt;&lt;volume&gt;39&lt;/volume&gt;&lt;number&gt;6&lt;/number&gt;&lt;dates&gt;&lt;year&gt;2013&lt;/year&gt;&lt;pub-dates&gt;&lt;date&gt;2013/6&lt;/date&gt;&lt;/pub-dates&gt;&lt;/dates&gt;&lt;isbn&gt;0342-4642&lt;/isbn&gt;&lt;urls&gt;&lt;related-urls&gt;&lt;url&gt;http://dx.doi.org/10.1007/s00134-013-2850-y&lt;/url&gt;&lt;url&gt;https://www.ncbi.nlm.nih.gov/pubmed/23417203&lt;/url&gt;&lt;url&gt;https://dx.doi.org/10.1007/s00134-013-2850-y&lt;/url&gt;&lt;/related-urls&gt;&lt;pdf-urls&gt;&lt;url&gt;All Papers/A/Alexopoulou et al. 2013 - Patient-ventilator synchrony and sleep quality with proportional assist and pressure support ventilation.pdf&lt;/url&gt;&lt;/pdf-urls&gt;&lt;/urls&gt;&lt;electronic-resource-num&gt;10.1007/s00134-013-2850-y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6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Delisle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Delisle&lt;/Author&gt;&lt;Year&gt;2011&lt;/Year&gt;&lt;RecNum&gt;2096&lt;/RecNum&gt;&lt;DisplayText&gt;[7]&lt;/DisplayText&gt;&lt;record&gt;&lt;rec-number&gt;2096&lt;/rec-number&gt;&lt;foreign-keys&gt;&lt;key app="EN" db-id="v9razzrwmtv29zeet5tvadzm9d5dffdd0s55" timestamp="1507232823"&gt;2096&lt;/key&gt;&lt;/foreign-keys&gt;&lt;ref-type name="Journal Article"&gt;17&lt;/ref-type&gt;&lt;contributors&gt;&lt;authors&gt;&lt;author&gt;Delisle, Stéphane&lt;/author&gt;&lt;author&gt;Ouellet, Paul&lt;/author&gt;&lt;author&gt;Bellemare, Patrick&lt;/author&gt;&lt;author&gt;Tétrault, Jean-Pierre&lt;/author&gt;&lt;author&gt;Arsenault, Pierre&lt;/author&gt;&lt;/authors&gt;&lt;/contributors&gt;&lt;auth-address&gt;Service des soins intensifs, Hôpital du Sacré-Cœur de Montréal, Montréal, Québec, Canada. sdelisle@hotmail.com.&lt;/auth-address&gt;&lt;titles&gt;&lt;title&gt;Sleep quality in mechanically ventilated patients: comparison between NAVA and PSV modes&lt;/title&gt;&lt;secondary-title&gt;Ann. Intensive Care&lt;/secondary-title&gt;&lt;/titles&gt;&lt;periodical&gt;&lt;full-title&gt;Ann. Intensive Care&lt;/full-title&gt;&lt;/periodical&gt;&lt;pages&gt;42&lt;/pages&gt;&lt;volume&gt;1&lt;/volume&gt;&lt;number&gt;1&lt;/number&gt;&lt;dates&gt;&lt;year&gt;2011&lt;/year&gt;&lt;pub-dates&gt;&lt;date&gt;2011/9/28&lt;/date&gt;&lt;/pub-dates&gt;&lt;/dates&gt;&lt;isbn&gt;2110-5820&lt;/isbn&gt;&lt;urls&gt;&lt;related-urls&gt;&lt;url&gt;http://dx.doi.org/10.1186/2110-5820-1-42&lt;/url&gt;&lt;url&gt;https://www.ncbi.nlm.nih.gov/pubmed/21955588&lt;/url&gt;&lt;url&gt;https://www.ncbi.nlm.nih.gov/pmc/articles/PMC3224529&lt;/url&gt;&lt;url&gt;https://dx.doi.org/10.1186/2110-5820-1-42&lt;/url&gt;&lt;/related-urls&gt;&lt;pdf-urls&gt;&lt;url&gt;All Papers/D/Delisle et al. 2011 - Sleep quality in mechanically ventilated patients - comparison between NAVA and PSV modes.pdf&lt;/url&gt;&lt;/pdf-urls&gt;&lt;/urls&gt;&lt;electronic-resource-num&gt;10.1186/2110-5820-1-42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7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Cabello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Cabello&lt;/Author&gt;&lt;Year&gt;2008&lt;/Year&gt;&lt;RecNum&gt;2094&lt;/RecNum&gt;&lt;DisplayText&gt;[2]&lt;/DisplayText&gt;&lt;record&gt;&lt;rec-number&gt;2094&lt;/rec-number&gt;&lt;foreign-keys&gt;&lt;key app="EN" db-id="v9razzrwmtv29zeet5tvadzm9d5dffdd0s55" timestamp="1507232823"&gt;2094&lt;/key&gt;&lt;/foreign-keys&gt;&lt;ref-type name="Journal Article"&gt;17&lt;/ref-type&gt;&lt;contributors&gt;&lt;authors&gt;&lt;author&gt;Cabello, Belen&lt;/author&gt;&lt;author&gt;Thille, Arnaud W.&lt;/author&gt;&lt;author&gt;Drouot, Xavier&lt;/author&gt;&lt;author&gt;Galia, Fabrice&lt;/author&gt;&lt;author&gt;Mancebo, Jordi&lt;/author&gt;&lt;author&gt;d&amp;apos;Ortho, Marie-Pia&lt;/author&gt;&lt;author&gt;Brochard, Laurent&lt;/author&gt;&lt;/authors&gt;&lt;/contributors&gt;&lt;auth-address&gt;Réanimation médicale, AP-HP, Groupe hospitalier Henri Mondor-Albert Chenevier, Créteil, France. MCabello@santpau.es&lt;/auth-address&gt;&lt;titles&gt;&lt;title&gt;Sleep quality in mechanically ventilated patients: comparison of three ventilatory modes&lt;/title&gt;&lt;secondary-title&gt;Crit. Care Med.&lt;/secondary-title&gt;&lt;/titles&gt;&lt;periodical&gt;&lt;full-title&gt;Crit. Care Med.&lt;/full-title&gt;&lt;/periodical&gt;&lt;pages&gt;1749-1755&lt;/pages&gt;&lt;volume&gt;36&lt;/volume&gt;&lt;number&gt;6&lt;/number&gt;&lt;dates&gt;&lt;year&gt;2008&lt;/year&gt;&lt;pub-dates&gt;&lt;date&gt;2008/6&lt;/date&gt;&lt;/pub-dates&gt;&lt;/dates&gt;&lt;isbn&gt;0090-3493&lt;/isbn&gt;&lt;urls&gt;&lt;related-urls&gt;&lt;url&gt;http://dx.doi.org/10.1097/CCM.0b013e3181743f41&lt;/url&gt;&lt;url&gt;https://www.ncbi.nlm.nih.gov/pubmed/18496373&lt;/url&gt;&lt;url&gt;http://Insights.ovid.com/pubmed?pmid=18496373&lt;/url&gt;&lt;/related-urls&gt;&lt;pdf-urls&gt;&lt;url&gt;All Papers/C/Cabello et al. 2008 - Sleep quality in mechanically ventilated patients - comparison of three ventilatory modes.pdf&lt;/url&gt;&lt;/pdf-urls&gt;&lt;/urls&gt;&lt;electronic-resource-num&gt;10.1097/CCM.0b013e3181743f41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2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</w:p>
    <w:p w14:paraId="73BF0F34" w14:textId="77777777" w:rsidR="00472773" w:rsidRDefault="00472773">
      <w:pPr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73BF0F35" w14:textId="77777777" w:rsidR="002B6F56" w:rsidRPr="00472773" w:rsidRDefault="002B6F56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73BF0F36" w14:textId="77777777" w:rsidR="00293587" w:rsidRPr="00472773" w:rsidRDefault="001B7130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 xml:space="preserve">Non </w:t>
      </w:r>
      <w:proofErr w:type="gramStart"/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Pharmacologic </w:t>
      </w:r>
      <w:r w:rsidR="002B6F56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–</w:t>
      </w:r>
      <w:proofErr w:type="gramEnd"/>
      <w:r w:rsidR="002B6F56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Adaptive Ventilation</w:t>
      </w:r>
    </w:p>
    <w:p w14:paraId="73BF0F37" w14:textId="77777777" w:rsidR="00293587" w:rsidRPr="00472773" w:rsidRDefault="00293587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Stage 1 Sleep</w:t>
      </w:r>
    </w:p>
    <w:p w14:paraId="73BF0F38" w14:textId="77777777" w:rsidR="00472773" w:rsidRDefault="00293587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472773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73BF0F89" wp14:editId="73BF0F8A">
            <wp:extent cx="9144000" cy="4173519"/>
            <wp:effectExtent l="0" t="0" r="0" b="0"/>
            <wp:docPr id="14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0" cy="41735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BF0F39" w14:textId="77777777" w:rsidR="00472773" w:rsidRPr="00472773" w:rsidRDefault="00472773" w:rsidP="00472773">
      <w:pPr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Alexopoulou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2007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Alexopoulou&lt;/Author&gt;&lt;Year&gt;2007&lt;/Year&gt;&lt;RecNum&gt;2092&lt;/RecNum&gt;&lt;DisplayText&gt;[4]&lt;/DisplayText&gt;&lt;record&gt;&lt;rec-number&gt;2092&lt;/rec-number&gt;&lt;foreign-keys&gt;&lt;key app="EN" db-id="v9razzrwmtv29zeet5tvadzm9d5dffdd0s55" timestamp="1507232823"&gt;2092&lt;/key&gt;&lt;/foreign-keys&gt;&lt;ref-type name="Journal Article"&gt;17&lt;/ref-type&gt;&lt;contributors&gt;&lt;authors&gt;&lt;author&gt;Alexopoulou, C.&lt;/author&gt;&lt;author&gt;Kondili, E.&lt;/author&gt;&lt;author&gt;Vakouti, E.&lt;/author&gt;&lt;author&gt;Klimathianaki, M.&lt;/author&gt;&lt;author&gt;Prinianakis, G.&lt;/author&gt;&lt;author&gt;Georgopoulos, D.&lt;/author&gt;&lt;/authors&gt;&lt;/contributors&gt;&lt;auth-address&gt;Department of Intensive Care Medicine, University Hospital of Heraklion, University of Crete, Heraklion, 711 10, Crete, Greece.&lt;/auth-address&gt;&lt;titles&gt;&lt;title&gt;Sleep during proportional-assist ventilation with load-adjustable gain factors in critically ill patients&lt;/title&gt;&lt;secondary-title&gt;Intensive Care Med.&lt;/secondary-title&gt;&lt;/titles&gt;&lt;periodical&gt;&lt;full-title&gt;Intensive Care Med.&lt;/full-title&gt;&lt;/periodical&gt;&lt;pages&gt;1139-1147&lt;/pages&gt;&lt;volume&gt;33&lt;/volume&gt;&lt;number&gt;7&lt;/number&gt;&lt;dates&gt;&lt;year&gt;2007&lt;/year&gt;&lt;pub-dates&gt;&lt;date&gt;2007/7&lt;/date&gt;&lt;/pub-dates&gt;&lt;/dates&gt;&lt;isbn&gt;0342-4642&lt;/isbn&gt;&lt;urls&gt;&lt;related-urls&gt;&lt;url&gt;http://dx.doi.org/10.1007/s00134-007-0630-2&lt;/url&gt;&lt;url&gt;https://www.ncbi.nlm.nih.gov/pubmed/17458541&lt;/url&gt;&lt;url&gt;https://dx.doi.org/10.1007/s00134-007-0630-2&lt;/url&gt;&lt;/related-urls&gt;&lt;pdf-urls&gt;&lt;url&gt;All Papers/A/Alexopoulou et al. 2007 - Sleep during proportional-assist ventilation with load-adjustable gain factors in critically ill patients.pdf&lt;/url&gt;&lt;/pdf-urls&gt;&lt;/urls&gt;&lt;electronic-resource-num&gt;10.1007/s00134-007-0630-2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4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Bosma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Bosma&lt;/Author&gt;&lt;Year&gt;2007&lt;/Year&gt;&lt;RecNum&gt;2095&lt;/RecNum&gt;&lt;DisplayText&gt;[5]&lt;/DisplayText&gt;&lt;record&gt;&lt;rec-number&gt;2095&lt;/rec-number&gt;&lt;foreign-keys&gt;&lt;key app="EN" db-id="v9razzrwmtv29zeet5tvadzm9d5dffdd0s55" timestamp="1507232823"&gt;2095&lt;/key&gt;&lt;/foreign-keys&gt;&lt;ref-type name="Journal Article"&gt;17&lt;/ref-type&gt;&lt;contributors&gt;&lt;authors&gt;&lt;author&gt;Bosma, Karen&lt;/author&gt;&lt;author&gt;Ferreyra, Gabriela&lt;/author&gt;&lt;author&gt;Ambrogio, Cristina&lt;/author&gt;&lt;author&gt;Pasero, Daniela&lt;/author&gt;&lt;author&gt;Mirabella, Lucia&lt;/author&gt;&lt;author&gt;Braghiroli, Alberto&lt;/author&gt;&lt;author&gt;Appendini, Lorenzo&lt;/author&gt;&lt;author&gt;Mascia, Luciana&lt;/author&gt;&lt;author&gt;Ranieri, V. Marco&lt;/author&gt;&lt;/authors&gt;&lt;/contributors&gt;&lt;auth-address&gt;Dipartimento di Anestesiologia e Rianimazione, Università di Torino, Ospedale S. Giovanni Battista-Molinette, Torino, Italy.&lt;/auth-address&gt;&lt;titles&gt;&lt;title&gt;Patient-ventilator interaction and sleep in mechanically ventilated patients: pressure support versus proportional assist ventilation&lt;/title&gt;&lt;secondary-title&gt;Crit. Care Med.&lt;/secondary-title&gt;&lt;/titles&gt;&lt;periodical&gt;&lt;full-title&gt;Crit. Care Med.&lt;/full-title&gt;&lt;/periodical&gt;&lt;pages&gt;1048-1054&lt;/pages&gt;&lt;volume&gt;35&lt;/volume&gt;&lt;number&gt;4&lt;/number&gt;&lt;dates&gt;&lt;year&gt;2007&lt;/year&gt;&lt;pub-dates&gt;&lt;date&gt;2007/4&lt;/date&gt;&lt;/pub-dates&gt;&lt;/dates&gt;&lt;isbn&gt;0090-3493&lt;/isbn&gt;&lt;urls&gt;&lt;related-urls&gt;&lt;url&gt;http://dx.doi.org/10.1097/01.CCM.0000260055.64235.7C&lt;/url&gt;&lt;url&gt;https://www.ncbi.nlm.nih.gov/pubmed/17334259&lt;/url&gt;&lt;url&gt;http://Insights.ovid.com/pubmed?pmid=17334259&lt;/url&gt;&lt;/related-urls&gt;&lt;pdf-urls&gt;&lt;url&gt;All Papers/B/Bosma et al. 2007 - Patient-ventilator interaction and sleep in mechani ... ted patients - pressure support versus proportional assist ventilation.pdf&lt;/url&gt;&lt;/pdf-urls&gt;&lt;/urls&gt;&lt;electronic-resource-num&gt;10.1097/01.CCM.0000260055.64235.7C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5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Alexopoulou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2013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Alexopoulou&lt;/Author&gt;&lt;Year&gt;2013&lt;/Year&gt;&lt;RecNum&gt;2111&lt;/RecNum&gt;&lt;DisplayText&gt;[6]&lt;/DisplayText&gt;&lt;record&gt;&lt;rec-number&gt;2111&lt;/rec-number&gt;&lt;foreign-keys&gt;&lt;key app="EN" db-id="v9razzrwmtv29zeet5tvadzm9d5dffdd0s55" timestamp="1507232824"&gt;2111&lt;/key&gt;&lt;/foreign-keys&gt;&lt;ref-type name="Journal Article"&gt;17&lt;/ref-type&gt;&lt;contributors&gt;&lt;authors&gt;&lt;author&gt;Alexopoulou, C.&lt;/author&gt;&lt;author&gt;Kondili, E.&lt;/author&gt;&lt;author&gt;Plataki, M.&lt;/author&gt;&lt;author&gt;Georgopoulos, D.&lt;/author&gt;&lt;/authors&gt;&lt;/contributors&gt;&lt;auth-address&gt;Department of Intensive Care Medicine, University Hospital of Heraklion, School of Medicine, University of Crete, Heraklion, Crete, Greece.&lt;/auth-address&gt;&lt;titles&gt;&lt;title&gt;Patient-ventilator synchrony and sleep quality with proportional assist and pressure support ventilation&lt;/title&gt;&lt;secondary-title&gt;Intensive Care Med.&lt;/secondary-title&gt;&lt;/titles&gt;&lt;periodical&gt;&lt;full-title&gt;Intensive Care Med.&lt;/full-title&gt;&lt;/periodical&gt;&lt;pages&gt;1040-1047&lt;/pages&gt;&lt;volume&gt;39&lt;/volume&gt;&lt;number&gt;6&lt;/number&gt;&lt;dates&gt;&lt;year&gt;2013&lt;/year&gt;&lt;pub-dates&gt;&lt;date&gt;2013/6&lt;/date&gt;&lt;/pub-dates&gt;&lt;/dates&gt;&lt;isbn&gt;0342-4642&lt;/isbn&gt;&lt;urls&gt;&lt;related-urls&gt;&lt;url&gt;http://dx.doi.org/10.1007/s00134-013-2850-y&lt;/url&gt;&lt;url&gt;https://www.ncbi.nlm.nih.gov/pubmed/23417203&lt;/url&gt;&lt;url&gt;https://dx.doi.org/10.1007/s00134-013-2850-y&lt;/url&gt;&lt;/related-urls&gt;&lt;pdf-urls&gt;&lt;url&gt;All Papers/A/Alexopoulou et al. 2013 - Patient-ventilator synchrony and sleep quality with proportional assist and pressure support ventilation.pdf&lt;/url&gt;&lt;/pdf-urls&gt;&lt;/urls&gt;&lt;electronic-resource-num&gt;10.1007/s00134-013-2850-y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6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Delisle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Delisle&lt;/Author&gt;&lt;Year&gt;2011&lt;/Year&gt;&lt;RecNum&gt;2096&lt;/RecNum&gt;&lt;DisplayText&gt;[7]&lt;/DisplayText&gt;&lt;record&gt;&lt;rec-number&gt;2096&lt;/rec-number&gt;&lt;foreign-keys&gt;&lt;key app="EN" db-id="v9razzrwmtv29zeet5tvadzm9d5dffdd0s55" timestamp="1507232823"&gt;2096&lt;/key&gt;&lt;/foreign-keys&gt;&lt;ref-type name="Journal Article"&gt;17&lt;/ref-type&gt;&lt;contributors&gt;&lt;authors&gt;&lt;author&gt;Delisle, Stéphane&lt;/author&gt;&lt;author&gt;Ouellet, Paul&lt;/author&gt;&lt;author&gt;Bellemare, Patrick&lt;/author&gt;&lt;author&gt;Tétrault, Jean-Pierre&lt;/author&gt;&lt;author&gt;Arsenault, Pierre&lt;/author&gt;&lt;/authors&gt;&lt;/contributors&gt;&lt;auth-address&gt;Service des soins intensifs, Hôpital du Sacré-Cœur de Montréal, Montréal, Québec, Canada. sdelisle@hotmail.com.&lt;/auth-address&gt;&lt;titles&gt;&lt;title&gt;Sleep quality in mechanically ventilated patients: comparison between NAVA and PSV modes&lt;/title&gt;&lt;secondary-title&gt;Ann. Intensive Care&lt;/secondary-title&gt;&lt;/titles&gt;&lt;periodical&gt;&lt;full-title&gt;Ann. Intensive Care&lt;/full-title&gt;&lt;/periodical&gt;&lt;pages&gt;42&lt;/pages&gt;&lt;volume&gt;1&lt;/volume&gt;&lt;number&gt;1&lt;/number&gt;&lt;dates&gt;&lt;year&gt;2011&lt;/year&gt;&lt;pub-dates&gt;&lt;date&gt;2011/9/28&lt;/date&gt;&lt;/pub-dates&gt;&lt;/dates&gt;&lt;isbn&gt;2110-5820&lt;/isbn&gt;&lt;urls&gt;&lt;related-urls&gt;&lt;url&gt;http://dx.doi.org/10.1186/2110-5820-1-42&lt;/url&gt;&lt;url&gt;https://www.ncbi.nlm.nih.gov/pubmed/21955588&lt;/url&gt;&lt;url&gt;https://www.ncbi.nlm.nih.gov/pmc/articles/PMC3224529&lt;/url&gt;&lt;url&gt;https://dx.doi.org/10.1186/2110-5820-1-42&lt;/url&gt;&lt;/related-urls&gt;&lt;pdf-urls&gt;&lt;url&gt;All Papers/D/Delisle et al. 2011 - Sleep quality in mechanically ventilated patients - comparison between NAVA and PSV modes.pdf&lt;/url&gt;&lt;/pdf-urls&gt;&lt;/urls&gt;&lt;electronic-resource-num&gt;10.1186/2110-5820-1-42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7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Cabello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Cabello&lt;/Author&gt;&lt;Year&gt;2008&lt;/Year&gt;&lt;RecNum&gt;2094&lt;/RecNum&gt;&lt;DisplayText&gt;[2]&lt;/DisplayText&gt;&lt;record&gt;&lt;rec-number&gt;2094&lt;/rec-number&gt;&lt;foreign-keys&gt;&lt;key app="EN" db-id="v9razzrwmtv29zeet5tvadzm9d5dffdd0s55" timestamp="1507232823"&gt;2094&lt;/key&gt;&lt;/foreign-keys&gt;&lt;ref-type name="Journal Article"&gt;17&lt;/ref-type&gt;&lt;contributors&gt;&lt;authors&gt;&lt;author&gt;Cabello, Belen&lt;/author&gt;&lt;author&gt;Thille, Arnaud W.&lt;/author&gt;&lt;author&gt;Drouot, Xavier&lt;/author&gt;&lt;author&gt;Galia, Fabrice&lt;/author&gt;&lt;author&gt;Mancebo, Jordi&lt;/author&gt;&lt;author&gt;d&amp;apos;Ortho, Marie-Pia&lt;/author&gt;&lt;author&gt;Brochard, Laurent&lt;/author&gt;&lt;/authors&gt;&lt;/contributors&gt;&lt;auth-address&gt;Réanimation médicale, AP-HP, Groupe hospitalier Henri Mondor-Albert Chenevier, Créteil, France. MCabello@santpau.es&lt;/auth-address&gt;&lt;titles&gt;&lt;title&gt;Sleep quality in mechanically ventilated patients: comparison of three ventilatory modes&lt;/title&gt;&lt;secondary-title&gt;Crit. Care Med.&lt;/secondary-title&gt;&lt;/titles&gt;&lt;periodical&gt;&lt;full-title&gt;Crit. Care Med.&lt;/full-title&gt;&lt;/periodical&gt;&lt;pages&gt;1749-1755&lt;/pages&gt;&lt;volume&gt;36&lt;/volume&gt;&lt;number&gt;6&lt;/number&gt;&lt;dates&gt;&lt;year&gt;2008&lt;/year&gt;&lt;pub-dates&gt;&lt;date&gt;2008/6&lt;/date&gt;&lt;/pub-dates&gt;&lt;/dates&gt;&lt;isbn&gt;0090-3493&lt;/isbn&gt;&lt;urls&gt;&lt;related-urls&gt;&lt;url&gt;http://dx.doi.org/10.1097/CCM.0b013e3181743f41&lt;/url&gt;&lt;url&gt;https://www.ncbi.nlm.nih.gov/pubmed/18496373&lt;/url&gt;&lt;url&gt;http://Insights.ovid.com/pubmed?pmid=18496373&lt;/url&gt;&lt;/related-urls&gt;&lt;pdf-urls&gt;&lt;url&gt;All Papers/C/Cabello et al. 2008 - Sleep quality in mechanically ventilated patients - comparison of three ventilatory modes.pdf&lt;/url&gt;&lt;/pdf-urls&gt;&lt;/urls&gt;&lt;electronic-resource-num&gt;10.1097/CCM.0b013e3181743f41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2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</w:p>
    <w:p w14:paraId="73BF0F3A" w14:textId="77777777" w:rsidR="002B6F56" w:rsidRPr="00472773" w:rsidRDefault="002B6F56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73BF0F3B" w14:textId="77777777" w:rsidR="00293587" w:rsidRPr="00472773" w:rsidRDefault="001B7130" w:rsidP="005C778A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Non Pharmacologic</w:t>
      </w:r>
      <w:r w:rsidR="005C778A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– Adaptive Ventilation</w:t>
      </w:r>
    </w:p>
    <w:p w14:paraId="73BF0F3C" w14:textId="77777777" w:rsidR="00293587" w:rsidRPr="00472773" w:rsidRDefault="00293587" w:rsidP="005C778A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Stage 2 Sleep</w:t>
      </w:r>
    </w:p>
    <w:p w14:paraId="73BF0F3D" w14:textId="77777777" w:rsidR="005C778A" w:rsidRDefault="00D62F3C" w:rsidP="005C778A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noProof/>
          <w:color w:val="000000"/>
          <w:sz w:val="28"/>
          <w:szCs w:val="28"/>
        </w:rPr>
        <w:drawing>
          <wp:inline distT="0" distB="0" distL="0" distR="0" wp14:anchorId="73BF0F8B" wp14:editId="73BF0F8C">
            <wp:extent cx="9144000" cy="4038242"/>
            <wp:effectExtent l="0" t="0" r="0" b="635"/>
            <wp:docPr id="16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0" cy="40382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5C778A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 </w:t>
      </w:r>
    </w:p>
    <w:p w14:paraId="73BF0F3E" w14:textId="77777777" w:rsidR="00472773" w:rsidRPr="00472773" w:rsidRDefault="00472773" w:rsidP="00472773">
      <w:pPr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Alexopoulou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2007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Alexopoulou&lt;/Author&gt;&lt;Year&gt;2007&lt;/Year&gt;&lt;RecNum&gt;2092&lt;/RecNum&gt;&lt;DisplayText&gt;[4]&lt;/DisplayText&gt;&lt;record&gt;&lt;rec-number&gt;2092&lt;/rec-number&gt;&lt;foreign-keys&gt;&lt;key app="EN" db-id="v9razzrwmtv29zeet5tvadzm9d5dffdd0s55" timestamp="1507232823"&gt;2092&lt;/key&gt;&lt;/foreign-keys&gt;&lt;ref-type name="Journal Article"&gt;17&lt;/ref-type&gt;&lt;contributors&gt;&lt;authors&gt;&lt;author&gt;Alexopoulou, C.&lt;/author&gt;&lt;author&gt;Kondili, E.&lt;/author&gt;&lt;author&gt;Vakouti, E.&lt;/author&gt;&lt;author&gt;Klimathianaki, M.&lt;/author&gt;&lt;author&gt;Prinianakis, G.&lt;/author&gt;&lt;author&gt;Georgopoulos, D.&lt;/author&gt;&lt;/authors&gt;&lt;/contributors&gt;&lt;auth-address&gt;Department of Intensive Care Medicine, University Hospital of Heraklion, University of Crete, Heraklion, 711 10, Crete, Greece.&lt;/auth-address&gt;&lt;titles&gt;&lt;title&gt;Sleep during proportional-assist ventilation with load-adjustable gain factors in critically ill patients&lt;/title&gt;&lt;secondary-title&gt;Intensive Care Med.&lt;/secondary-title&gt;&lt;/titles&gt;&lt;periodical&gt;&lt;full-title&gt;Intensive Care Med.&lt;/full-title&gt;&lt;/periodical&gt;&lt;pages&gt;1139-1147&lt;/pages&gt;&lt;volume&gt;33&lt;/volume&gt;&lt;number&gt;7&lt;/number&gt;&lt;dates&gt;&lt;year&gt;2007&lt;/year&gt;&lt;pub-dates&gt;&lt;date&gt;2007/7&lt;/date&gt;&lt;/pub-dates&gt;&lt;/dates&gt;&lt;isbn&gt;0342-4642&lt;/isbn&gt;&lt;urls&gt;&lt;related-urls&gt;&lt;url&gt;http://dx.doi.org/10.1007/s00134-007-0630-2&lt;/url&gt;&lt;url&gt;https://www.ncbi.nlm.nih.gov/pubmed/17458541&lt;/url&gt;&lt;url&gt;https://dx.doi.org/10.1007/s00134-007-0630-2&lt;/url&gt;&lt;/related-urls&gt;&lt;pdf-urls&gt;&lt;url&gt;All Papers/A/Alexopoulou et al. 2007 - Sleep during proportional-assist ventilation with load-adjustable gain factors in critically ill patients.pdf&lt;/url&gt;&lt;/pdf-urls&gt;&lt;/urls&gt;&lt;electronic-resource-num&gt;10.1007/s00134-007-0630-2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4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Bosma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Bosma&lt;/Author&gt;&lt;Year&gt;2007&lt;/Year&gt;&lt;RecNum&gt;2095&lt;/RecNum&gt;&lt;DisplayText&gt;[5]&lt;/DisplayText&gt;&lt;record&gt;&lt;rec-number&gt;2095&lt;/rec-number&gt;&lt;foreign-keys&gt;&lt;key app="EN" db-id="v9razzrwmtv29zeet5tvadzm9d5dffdd0s55" timestamp="1507232823"&gt;2095&lt;/key&gt;&lt;/foreign-keys&gt;&lt;ref-type name="Journal Article"&gt;17&lt;/ref-type&gt;&lt;contributors&gt;&lt;authors&gt;&lt;author&gt;Bosma, Karen&lt;/author&gt;&lt;author&gt;Ferreyra, Gabriela&lt;/author&gt;&lt;author&gt;Ambrogio, Cristina&lt;/author&gt;&lt;author&gt;Pasero, Daniela&lt;/author&gt;&lt;author&gt;Mirabella, Lucia&lt;/author&gt;&lt;author&gt;Braghiroli, Alberto&lt;/author&gt;&lt;author&gt;Appendini, Lorenzo&lt;/author&gt;&lt;author&gt;Mascia, Luciana&lt;/author&gt;&lt;author&gt;Ranieri, V. Marco&lt;/author&gt;&lt;/authors&gt;&lt;/contributors&gt;&lt;auth-address&gt;Dipartimento di Anestesiologia e Rianimazione, Università di Torino, Ospedale S. Giovanni Battista-Molinette, Torino, Italy.&lt;/auth-address&gt;&lt;titles&gt;&lt;title&gt;Patient-ventilator interaction and sleep in mechanically ventilated patients: pressure support versus proportional assist ventilation&lt;/title&gt;&lt;secondary-title&gt;Crit. Care Med.&lt;/secondary-title&gt;&lt;/titles&gt;&lt;periodical&gt;&lt;full-title&gt;Crit. Care Med.&lt;/full-title&gt;&lt;/periodical&gt;&lt;pages&gt;1048-1054&lt;/pages&gt;&lt;volume&gt;35&lt;/volume&gt;&lt;number&gt;4&lt;/number&gt;&lt;dates&gt;&lt;year&gt;2007&lt;/year&gt;&lt;pub-dates&gt;&lt;date&gt;2007/4&lt;/date&gt;&lt;/pub-dates&gt;&lt;/dates&gt;&lt;isbn&gt;0090-3493&lt;/isbn&gt;&lt;urls&gt;&lt;related-urls&gt;&lt;url&gt;http://dx.doi.org/10.1097/01.CCM.0000260055.64235.7C&lt;/url&gt;&lt;url&gt;https://www.ncbi.nlm.nih.gov/pubmed/17334259&lt;/url&gt;&lt;url&gt;http://Insights.ovid.com/pubmed?pmid=17334259&lt;/url&gt;&lt;/related-urls&gt;&lt;pdf-urls&gt;&lt;url&gt;All Papers/B/Bosma et al. 2007 - Patient-ventilator interaction and sleep in mechani ... ted patients - pressure support versus proportional assist ventilation.pdf&lt;/url&gt;&lt;/pdf-urls&gt;&lt;/urls&gt;&lt;electronic-resource-num&gt;10.1097/01.CCM.0000260055.64235.7C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5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Alexopoulou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2013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Alexopoulou&lt;/Author&gt;&lt;Year&gt;2013&lt;/Year&gt;&lt;RecNum&gt;2111&lt;/RecNum&gt;&lt;DisplayText&gt;[6]&lt;/DisplayText&gt;&lt;record&gt;&lt;rec-number&gt;2111&lt;/rec-number&gt;&lt;foreign-keys&gt;&lt;key app="EN" db-id="v9razzrwmtv29zeet5tvadzm9d5dffdd0s55" timestamp="1507232824"&gt;2111&lt;/key&gt;&lt;/foreign-keys&gt;&lt;ref-type name="Journal Article"&gt;17&lt;/ref-type&gt;&lt;contributors&gt;&lt;authors&gt;&lt;author&gt;Alexopoulou, C.&lt;/author&gt;&lt;author&gt;Kondili, E.&lt;/author&gt;&lt;author&gt;Plataki, M.&lt;/author&gt;&lt;author&gt;Georgopoulos, D.&lt;/author&gt;&lt;/authors&gt;&lt;/contributors&gt;&lt;auth-address&gt;Department of Intensive Care Medicine, University Hospital of Heraklion, School of Medicine, University of Crete, Heraklion, Crete, Greece.&lt;/auth-address&gt;&lt;titles&gt;&lt;title&gt;Patient-ventilator synchrony and sleep quality with proportional assist and pressure support ventilation&lt;/title&gt;&lt;secondary-title&gt;Intensive Care Med.&lt;/secondary-title&gt;&lt;/titles&gt;&lt;periodical&gt;&lt;full-title&gt;Intensive Care Med.&lt;/full-title&gt;&lt;/periodical&gt;&lt;pages&gt;1040-1047&lt;/pages&gt;&lt;volume&gt;39&lt;/volume&gt;&lt;number&gt;6&lt;/number&gt;&lt;dates&gt;&lt;year&gt;2013&lt;/year&gt;&lt;pub-dates&gt;&lt;date&gt;2013/6&lt;/date&gt;&lt;/pub-dates&gt;&lt;/dates&gt;&lt;isbn&gt;0342-4642&lt;/isbn&gt;&lt;urls&gt;&lt;related-urls&gt;&lt;url&gt;http://dx.doi.org/10.1007/s00134-013-2850-y&lt;/url&gt;&lt;url&gt;https://www.ncbi.nlm.nih.gov/pubmed/23417203&lt;/url&gt;&lt;url&gt;https://dx.doi.org/10.1007/s00134-013-2850-y&lt;/url&gt;&lt;/related-urls&gt;&lt;pdf-urls&gt;&lt;url&gt;All Papers/A/Alexopoulou et al. 2013 - Patient-ventilator synchrony and sleep quality with proportional assist and pressure support ventilation.pdf&lt;/url&gt;&lt;/pdf-urls&gt;&lt;/urls&gt;&lt;electronic-resource-num&gt;10.1007/s00134-013-2850-y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6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Delisle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Delisle&lt;/Author&gt;&lt;Year&gt;2011&lt;/Year&gt;&lt;RecNum&gt;2096&lt;/RecNum&gt;&lt;DisplayText&gt;[7]&lt;/DisplayText&gt;&lt;record&gt;&lt;rec-number&gt;2096&lt;/rec-number&gt;&lt;foreign-keys&gt;&lt;key app="EN" db-id="v9razzrwmtv29zeet5tvadzm9d5dffdd0s55" timestamp="1507232823"&gt;2096&lt;/key&gt;&lt;/foreign-keys&gt;&lt;ref-type name="Journal Article"&gt;17&lt;/ref-type&gt;&lt;contributors&gt;&lt;authors&gt;&lt;author&gt;Delisle, Stéphane&lt;/author&gt;&lt;author&gt;Ouellet, Paul&lt;/author&gt;&lt;author&gt;Bellemare, Patrick&lt;/author&gt;&lt;author&gt;Tétrault, Jean-Pierre&lt;/author&gt;&lt;author&gt;Arsenault, Pierre&lt;/author&gt;&lt;/authors&gt;&lt;/contributors&gt;&lt;auth-address&gt;Service des soins intensifs, Hôpital du Sacré-Cœur de Montréal, Montréal, Québec, Canada. sdelisle@hotmail.com.&lt;/auth-address&gt;&lt;titles&gt;&lt;title&gt;Sleep quality in mechanically ventilated patients: comparison between NAVA and PSV modes&lt;/title&gt;&lt;secondary-title&gt;Ann. Intensive Care&lt;/secondary-title&gt;&lt;/titles&gt;&lt;periodical&gt;&lt;full-title&gt;Ann. Intensive Care&lt;/full-title&gt;&lt;/periodical&gt;&lt;pages&gt;42&lt;/pages&gt;&lt;volume&gt;1&lt;/volume&gt;&lt;number&gt;1&lt;/number&gt;&lt;dates&gt;&lt;year&gt;2011&lt;/year&gt;&lt;pub-dates&gt;&lt;date&gt;2011/9/28&lt;/date&gt;&lt;/pub-dates&gt;&lt;/dates&gt;&lt;isbn&gt;2110-5820&lt;/isbn&gt;&lt;urls&gt;&lt;related-urls&gt;&lt;url&gt;http://dx.doi.org/10.1186/2110-5820-1-42&lt;/url&gt;&lt;url&gt;https://www.ncbi.nlm.nih.gov/pubmed/21955588&lt;/url&gt;&lt;url&gt;https://www.ncbi.nlm.nih.gov/pmc/articles/PMC3224529&lt;/url&gt;&lt;url&gt;https://dx.doi.org/10.1186/2110-5820-1-42&lt;/url&gt;&lt;/related-urls&gt;&lt;pdf-urls&gt;&lt;url&gt;All Papers/D/Delisle et al. 2011 - Sleep quality in mechanically ventilated patients - comparison between NAVA and PSV modes.pdf&lt;/url&gt;&lt;/pdf-urls&gt;&lt;/urls&gt;&lt;electronic-resource-num&gt;10.1186/2110-5820-1-42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7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Cabello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Cabello&lt;/Author&gt;&lt;Year&gt;2008&lt;/Year&gt;&lt;RecNum&gt;2094&lt;/RecNum&gt;&lt;DisplayText&gt;[2]&lt;/DisplayText&gt;&lt;record&gt;&lt;rec-number&gt;2094&lt;/rec-number&gt;&lt;foreign-keys&gt;&lt;key app="EN" db-id="v9razzrwmtv29zeet5tvadzm9d5dffdd0s55" timestamp="1507232823"&gt;2094&lt;/key&gt;&lt;/foreign-keys&gt;&lt;ref-type name="Journal Article"&gt;17&lt;/ref-type&gt;&lt;contributors&gt;&lt;authors&gt;&lt;author&gt;Cabello, Belen&lt;/author&gt;&lt;author&gt;Thille, Arnaud W.&lt;/author&gt;&lt;author&gt;Drouot, Xavier&lt;/author&gt;&lt;author&gt;Galia, Fabrice&lt;/author&gt;&lt;author&gt;Mancebo, Jordi&lt;/author&gt;&lt;author&gt;d&amp;apos;Ortho, Marie-Pia&lt;/author&gt;&lt;author&gt;Brochard, Laurent&lt;/author&gt;&lt;/authors&gt;&lt;/contributors&gt;&lt;auth-address&gt;Réanimation médicale, AP-HP, Groupe hospitalier Henri Mondor-Albert Chenevier, Créteil, France. MCabello@santpau.es&lt;/auth-address&gt;&lt;titles&gt;&lt;title&gt;Sleep quality in mechanically ventilated patients: comparison of three ventilatory modes&lt;/title&gt;&lt;secondary-title&gt;Crit. Care Med.&lt;/secondary-title&gt;&lt;/titles&gt;&lt;periodical&gt;&lt;full-title&gt;Crit. Care Med.&lt;/full-title&gt;&lt;/periodical&gt;&lt;pages&gt;1749-1755&lt;/pages&gt;&lt;volume&gt;36&lt;/volume&gt;&lt;number&gt;6&lt;/number&gt;&lt;dates&gt;&lt;year&gt;2008&lt;/year&gt;&lt;pub-dates&gt;&lt;date&gt;2008/6&lt;/date&gt;&lt;/pub-dates&gt;&lt;/dates&gt;&lt;isbn&gt;0090-3493&lt;/isbn&gt;&lt;urls&gt;&lt;related-urls&gt;&lt;url&gt;http://dx.doi.org/10.1097/CCM.0b013e3181743f41&lt;/url&gt;&lt;url&gt;https://www.ncbi.nlm.nih.gov/pubmed/18496373&lt;/url&gt;&lt;url&gt;http://Insights.ovid.com/pubmed?pmid=18496373&lt;/url&gt;&lt;/related-urls&gt;&lt;pdf-urls&gt;&lt;url&gt;All Papers/C/Cabello et al. 2008 - Sleep quality in mechanically ventilated patients - comparison of three ventilatory modes.pdf&lt;/url&gt;&lt;/pdf-urls&gt;&lt;/urls&gt;&lt;electronic-resource-num&gt;10.1097/CCM.0b013e3181743f41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2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</w:p>
    <w:p w14:paraId="73BF0F3F" w14:textId="77777777" w:rsidR="00472773" w:rsidRPr="00472773" w:rsidRDefault="00472773" w:rsidP="005C778A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</w:p>
    <w:p w14:paraId="73BF0F40" w14:textId="77777777" w:rsidR="00F452EF" w:rsidRPr="00472773" w:rsidRDefault="00F452EF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73BF0F41" w14:textId="77777777" w:rsidR="00D62F3C" w:rsidRPr="00472773" w:rsidRDefault="005C778A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Non Pharm</w:t>
      </w:r>
      <w:r w:rsidR="001B7130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acologic</w:t>
      </w: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– Adaptive Ventilation</w:t>
      </w:r>
    </w:p>
    <w:p w14:paraId="73BF0F42" w14:textId="77777777" w:rsidR="00D62F3C" w:rsidRPr="00472773" w:rsidRDefault="00D62F3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REM Sleep</w:t>
      </w:r>
    </w:p>
    <w:p w14:paraId="73BF0F43" w14:textId="77777777" w:rsidR="00472773" w:rsidRDefault="00D62F3C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472773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73BF0F8D" wp14:editId="73BF0F8E">
            <wp:extent cx="9144000" cy="4150363"/>
            <wp:effectExtent l="0" t="0" r="0" b="0"/>
            <wp:docPr id="17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0" cy="41503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BF0F44" w14:textId="77777777" w:rsidR="00472773" w:rsidRPr="00472773" w:rsidRDefault="00472773" w:rsidP="00472773">
      <w:pPr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Alexopoulou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2007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Alexopoulou&lt;/Author&gt;&lt;Year&gt;2007&lt;/Year&gt;&lt;RecNum&gt;2092&lt;/RecNum&gt;&lt;DisplayText&gt;[4]&lt;/DisplayText&gt;&lt;record&gt;&lt;rec-number&gt;2092&lt;/rec-number&gt;&lt;foreign-keys&gt;&lt;key app="EN" db-id="v9razzrwmtv29zeet5tvadzm9d5dffdd0s55" timestamp="1507232823"&gt;2092&lt;/key&gt;&lt;/foreign-keys&gt;&lt;ref-type name="Journal Article"&gt;17&lt;/ref-type&gt;&lt;contributors&gt;&lt;authors&gt;&lt;author&gt;Alexopoulou, C.&lt;/author&gt;&lt;author&gt;Kondili, E.&lt;/author&gt;&lt;author&gt;Vakouti, E.&lt;/author&gt;&lt;author&gt;Klimathianaki, M.&lt;/author&gt;&lt;author&gt;Prinianakis, G.&lt;/author&gt;&lt;author&gt;Georgopoulos, D.&lt;/author&gt;&lt;/authors&gt;&lt;/contributors&gt;&lt;auth-address&gt;Department of Intensive Care Medicine, University Hospital of Heraklion, University of Crete, Heraklion, 711 10, Crete, Greece.&lt;/auth-address&gt;&lt;titles&gt;&lt;title&gt;Sleep during proportional-assist ventilation with load-adjustable gain factors in critically ill patients&lt;/title&gt;&lt;secondary-title&gt;Intensive Care Med.&lt;/secondary-title&gt;&lt;/titles&gt;&lt;periodical&gt;&lt;full-title&gt;Intensive Care Med.&lt;/full-title&gt;&lt;/periodical&gt;&lt;pages&gt;1139-1147&lt;/pages&gt;&lt;volume&gt;33&lt;/volume&gt;&lt;number&gt;7&lt;/number&gt;&lt;dates&gt;&lt;year&gt;2007&lt;/year&gt;&lt;pub-dates&gt;&lt;date&gt;2007/7&lt;/date&gt;&lt;/pub-dates&gt;&lt;/dates&gt;&lt;isbn&gt;0342-4642&lt;/isbn&gt;&lt;urls&gt;&lt;related-urls&gt;&lt;url&gt;http://dx.doi.org/10.1007/s00134-007-0630-2&lt;/url&gt;&lt;url&gt;https://www.ncbi.nlm.nih.gov/pubmed/17458541&lt;/url&gt;&lt;url&gt;https://dx.doi.org/10.1007/s00134-007-0630-2&lt;/url&gt;&lt;/related-urls&gt;&lt;pdf-urls&gt;&lt;url&gt;All Papers/A/Alexopoulou et al. 2007 - Sleep during proportional-assist ventilation with load-adjustable gain factors in critically ill patients.pdf&lt;/url&gt;&lt;/pdf-urls&gt;&lt;/urls&gt;&lt;electronic-resource-num&gt;10.1007/s00134-007-0630-2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4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Bosma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Bosma&lt;/Author&gt;&lt;Year&gt;2007&lt;/Year&gt;&lt;RecNum&gt;2095&lt;/RecNum&gt;&lt;DisplayText&gt;[5]&lt;/DisplayText&gt;&lt;record&gt;&lt;rec-number&gt;2095&lt;/rec-number&gt;&lt;foreign-keys&gt;&lt;key app="EN" db-id="v9razzrwmtv29zeet5tvadzm9d5dffdd0s55" timestamp="1507232823"&gt;2095&lt;/key&gt;&lt;/foreign-keys&gt;&lt;ref-type name="Journal Article"&gt;17&lt;/ref-type&gt;&lt;contributors&gt;&lt;authors&gt;&lt;author&gt;Bosma, Karen&lt;/author&gt;&lt;author&gt;Ferreyra, Gabriela&lt;/author&gt;&lt;author&gt;Ambrogio, Cristina&lt;/author&gt;&lt;author&gt;Pasero, Daniela&lt;/author&gt;&lt;author&gt;Mirabella, Lucia&lt;/author&gt;&lt;author&gt;Braghiroli, Alberto&lt;/author&gt;&lt;author&gt;Appendini, Lorenzo&lt;/author&gt;&lt;author&gt;Mascia, Luciana&lt;/author&gt;&lt;author&gt;Ranieri, V. Marco&lt;/author&gt;&lt;/authors&gt;&lt;/contributors&gt;&lt;auth-address&gt;Dipartimento di Anestesiologia e Rianimazione, Università di Torino, Ospedale S. Giovanni Battista-Molinette, Torino, Italy.&lt;/auth-address&gt;&lt;titles&gt;&lt;title&gt;Patient-ventilator interaction and sleep in mechanically ventilated patients: pressure support versus proportional assist ventilation&lt;/title&gt;&lt;secondary-title&gt;Crit. Care Med.&lt;/secondary-title&gt;&lt;/titles&gt;&lt;periodical&gt;&lt;full-title&gt;Crit. Care Med.&lt;/full-title&gt;&lt;/periodical&gt;&lt;pages&gt;1048-1054&lt;/pages&gt;&lt;volume&gt;35&lt;/volume&gt;&lt;number&gt;4&lt;/number&gt;&lt;dates&gt;&lt;year&gt;2007&lt;/year&gt;&lt;pub-dates&gt;&lt;date&gt;2007/4&lt;/date&gt;&lt;/pub-dates&gt;&lt;/dates&gt;&lt;isbn&gt;0090-3493&lt;/isbn&gt;&lt;urls&gt;&lt;related-urls&gt;&lt;url&gt;http://dx.doi.org/10.1097/01.CCM.0000260055.64235.7C&lt;/url&gt;&lt;url&gt;https://www.ncbi.nlm.nih.gov/pubmed/17334259&lt;/url&gt;&lt;url&gt;http://Insights.ovid.com/pubmed?pmid=17334259&lt;/url&gt;&lt;/related-urls&gt;&lt;pdf-urls&gt;&lt;url&gt;All Papers/B/Bosma et al. 2007 - Patient-ventilator interaction and sleep in mechani ... ted patients - pressure support versus proportional assist ventilation.pdf&lt;/url&gt;&lt;/pdf-urls&gt;&lt;/urls&gt;&lt;electronic-resource-num&gt;10.1097/01.CCM.0000260055.64235.7C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5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Alexopoulou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2013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Alexopoulou&lt;/Author&gt;&lt;Year&gt;2013&lt;/Year&gt;&lt;RecNum&gt;2111&lt;/RecNum&gt;&lt;DisplayText&gt;[6]&lt;/DisplayText&gt;&lt;record&gt;&lt;rec-number&gt;2111&lt;/rec-number&gt;&lt;foreign-keys&gt;&lt;key app="EN" db-id="v9razzrwmtv29zeet5tvadzm9d5dffdd0s55" timestamp="1507232824"&gt;2111&lt;/key&gt;&lt;/foreign-keys&gt;&lt;ref-type name="Journal Article"&gt;17&lt;/ref-type&gt;&lt;contributors&gt;&lt;authors&gt;&lt;author&gt;Alexopoulou, C.&lt;/author&gt;&lt;author&gt;Kondili, E.&lt;/author&gt;&lt;author&gt;Plataki, M.&lt;/author&gt;&lt;author&gt;Georgopoulos, D.&lt;/author&gt;&lt;/authors&gt;&lt;/contributors&gt;&lt;auth-address&gt;Department of Intensive Care Medicine, University Hospital of Heraklion, School of Medicine, University of Crete, Heraklion, Crete, Greece.&lt;/auth-address&gt;&lt;titles&gt;&lt;title&gt;Patient-ventilator synchrony and sleep quality with proportional assist and pressure support ventilation&lt;/title&gt;&lt;secondary-title&gt;Intensive Care Med.&lt;/secondary-title&gt;&lt;/titles&gt;&lt;periodical&gt;&lt;full-title&gt;Intensive Care Med.&lt;/full-title&gt;&lt;/periodical&gt;&lt;pages&gt;1040-1047&lt;/pages&gt;&lt;volume&gt;39&lt;/volume&gt;&lt;number&gt;6&lt;/number&gt;&lt;dates&gt;&lt;year&gt;2013&lt;/year&gt;&lt;pub-dates&gt;&lt;date&gt;2013/6&lt;/date&gt;&lt;/pub-dates&gt;&lt;/dates&gt;&lt;isbn&gt;0342-4642&lt;/isbn&gt;&lt;urls&gt;&lt;related-urls&gt;&lt;url&gt;http://dx.doi.org/10.1007/s00134-013-2850-y&lt;/url&gt;&lt;url&gt;https://www.ncbi.nlm.nih.gov/pubmed/23417203&lt;/url&gt;&lt;url&gt;https://dx.doi.org/10.1007/s00134-013-2850-y&lt;/url&gt;&lt;/related-urls&gt;&lt;pdf-urls&gt;&lt;url&gt;All Papers/A/Alexopoulou et al. 2013 - Patient-ventilator synchrony and sleep quality with proportional assist and pressure support ventilation.pdf&lt;/url&gt;&lt;/pdf-urls&gt;&lt;/urls&gt;&lt;electronic-resource-num&gt;10.1007/s00134-013-2850-y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6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Delisle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Delisle&lt;/Author&gt;&lt;Year&gt;2011&lt;/Year&gt;&lt;RecNum&gt;2096&lt;/RecNum&gt;&lt;DisplayText&gt;[7]&lt;/DisplayText&gt;&lt;record&gt;&lt;rec-number&gt;2096&lt;/rec-number&gt;&lt;foreign-keys&gt;&lt;key app="EN" db-id="v9razzrwmtv29zeet5tvadzm9d5dffdd0s55" timestamp="1507232823"&gt;2096&lt;/key&gt;&lt;/foreign-keys&gt;&lt;ref-type name="Journal Article"&gt;17&lt;/ref-type&gt;&lt;contributors&gt;&lt;authors&gt;&lt;author&gt;Delisle, Stéphane&lt;/author&gt;&lt;author&gt;Ouellet, Paul&lt;/author&gt;&lt;author&gt;Bellemare, Patrick&lt;/author&gt;&lt;author&gt;Tétrault, Jean-Pierre&lt;/author&gt;&lt;author&gt;Arsenault, Pierre&lt;/author&gt;&lt;/authors&gt;&lt;/contributors&gt;&lt;auth-address&gt;Service des soins intensifs, Hôpital du Sacré-Cœur de Montréal, Montréal, Québec, Canada. sdelisle@hotmail.com.&lt;/auth-address&gt;&lt;titles&gt;&lt;title&gt;Sleep quality in mechanically ventilated patients: comparison between NAVA and PSV modes&lt;/title&gt;&lt;secondary-title&gt;Ann. Intensive Care&lt;/secondary-title&gt;&lt;/titles&gt;&lt;periodical&gt;&lt;full-title&gt;Ann. Intensive Care&lt;/full-title&gt;&lt;/periodical&gt;&lt;pages&gt;42&lt;/pages&gt;&lt;volume&gt;1&lt;/volume&gt;&lt;number&gt;1&lt;/number&gt;&lt;dates&gt;&lt;year&gt;2011&lt;/year&gt;&lt;pub-dates&gt;&lt;date&gt;2011/9/28&lt;/date&gt;&lt;/pub-dates&gt;&lt;/dates&gt;&lt;isbn&gt;2110-5820&lt;/isbn&gt;&lt;urls&gt;&lt;related-urls&gt;&lt;url&gt;http://dx.doi.org/10.1186/2110-5820-1-42&lt;/url&gt;&lt;url&gt;https://www.ncbi.nlm.nih.gov/pubmed/21955588&lt;/url&gt;&lt;url&gt;https://www.ncbi.nlm.nih.gov/pmc/articles/PMC3224529&lt;/url&gt;&lt;url&gt;https://dx.doi.org/10.1186/2110-5820-1-42&lt;/url&gt;&lt;/related-urls&gt;&lt;pdf-urls&gt;&lt;url&gt;All Papers/D/Delisle et al. 2011 - Sleep quality in mechanically ventilated patients - comparison between NAVA and PSV modes.pdf&lt;/url&gt;&lt;/pdf-urls&gt;&lt;/urls&gt;&lt;electronic-resource-num&gt;10.1186/2110-5820-1-42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7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Cabello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Cabello&lt;/Author&gt;&lt;Year&gt;2008&lt;/Year&gt;&lt;RecNum&gt;2094&lt;/RecNum&gt;&lt;DisplayText&gt;[2]&lt;/DisplayText&gt;&lt;record&gt;&lt;rec-number&gt;2094&lt;/rec-number&gt;&lt;foreign-keys&gt;&lt;key app="EN" db-id="v9razzrwmtv29zeet5tvadzm9d5dffdd0s55" timestamp="1507232823"&gt;2094&lt;/key&gt;&lt;/foreign-keys&gt;&lt;ref-type name="Journal Article"&gt;17&lt;/ref-type&gt;&lt;contributors&gt;&lt;authors&gt;&lt;author&gt;Cabello, Belen&lt;/author&gt;&lt;author&gt;Thille, Arnaud W.&lt;/author&gt;&lt;author&gt;Drouot, Xavier&lt;/author&gt;&lt;author&gt;Galia, Fabrice&lt;/author&gt;&lt;author&gt;Mancebo, Jordi&lt;/author&gt;&lt;author&gt;d&amp;apos;Ortho, Marie-Pia&lt;/author&gt;&lt;author&gt;Brochard, Laurent&lt;/author&gt;&lt;/authors&gt;&lt;/contributors&gt;&lt;auth-address&gt;Réanimation médicale, AP-HP, Groupe hospitalier Henri Mondor-Albert Chenevier, Créteil, France. MCabello@santpau.es&lt;/auth-address&gt;&lt;titles&gt;&lt;title&gt;Sleep quality in mechanically ventilated patients: comparison of three ventilatory modes&lt;/title&gt;&lt;secondary-title&gt;Crit. Care Med.&lt;/secondary-title&gt;&lt;/titles&gt;&lt;periodical&gt;&lt;full-title&gt;Crit. Care Med.&lt;/full-title&gt;&lt;/periodical&gt;&lt;pages&gt;1749-1755&lt;/pages&gt;&lt;volume&gt;36&lt;/volume&gt;&lt;number&gt;6&lt;/number&gt;&lt;dates&gt;&lt;year&gt;2008&lt;/year&gt;&lt;pub-dates&gt;&lt;date&gt;2008/6&lt;/date&gt;&lt;/pub-dates&gt;&lt;/dates&gt;&lt;isbn&gt;0090-3493&lt;/isbn&gt;&lt;urls&gt;&lt;related-urls&gt;&lt;url&gt;http://dx.doi.org/10.1097/CCM.0b013e3181743f41&lt;/url&gt;&lt;url&gt;https://www.ncbi.nlm.nih.gov/pubmed/18496373&lt;/url&gt;&lt;url&gt;http://Insights.ovid.com/pubmed?pmid=18496373&lt;/url&gt;&lt;/related-urls&gt;&lt;pdf-urls&gt;&lt;url&gt;All Papers/C/Cabello et al. 2008 - Sleep quality in mechanically ventilated patients - comparison of three ventilatory modes.pdf&lt;/url&gt;&lt;/pdf-urls&gt;&lt;/urls&gt;&lt;electronic-resource-num&gt;10.1097/CCM.0b013e3181743f41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2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</w:p>
    <w:p w14:paraId="73BF0F45" w14:textId="77777777" w:rsidR="005C778A" w:rsidRPr="00472773" w:rsidRDefault="005C778A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73BF0F46" w14:textId="77777777" w:rsidR="00D62F3C" w:rsidRPr="00472773" w:rsidRDefault="001B7130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Non Pharmacologic</w:t>
      </w:r>
      <w:r w:rsidR="005C778A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– Adaptive Ventilation</w:t>
      </w:r>
    </w:p>
    <w:p w14:paraId="73BF0F47" w14:textId="77777777" w:rsidR="00D62F3C" w:rsidRPr="00472773" w:rsidRDefault="00D62F3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</w:p>
    <w:p w14:paraId="73BF0F48" w14:textId="77777777" w:rsidR="00D62F3C" w:rsidRPr="00472773" w:rsidRDefault="00D62F3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Apneas/hour</w:t>
      </w:r>
    </w:p>
    <w:p w14:paraId="73BF0F49" w14:textId="77777777" w:rsidR="00D62F3C" w:rsidRPr="00472773" w:rsidRDefault="00D62F3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</w:p>
    <w:p w14:paraId="73BF0F4A" w14:textId="77777777" w:rsidR="00472773" w:rsidRDefault="00D62F3C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472773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73BF0F8F" wp14:editId="73BF0F90">
            <wp:extent cx="9144000" cy="1593168"/>
            <wp:effectExtent l="0" t="0" r="0" b="7620"/>
            <wp:docPr id="18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0" cy="15931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BF0F4B" w14:textId="77777777" w:rsidR="00472773" w:rsidRPr="00472773" w:rsidRDefault="00472773" w:rsidP="00472773">
      <w:pPr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Bosma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Bosma&lt;/Author&gt;&lt;Year&gt;2007&lt;/Year&gt;&lt;RecNum&gt;2095&lt;/RecNum&gt;&lt;DisplayText&gt;[5]&lt;/DisplayText&gt;&lt;record&gt;&lt;rec-number&gt;2095&lt;/rec-number&gt;&lt;foreign-keys&gt;&lt;key app="EN" db-id="v9razzrwmtv29zeet5tvadzm9d5dffdd0s55" timestamp="1507232823"&gt;2095&lt;/key&gt;&lt;/foreign-keys&gt;&lt;ref-type name="Journal Article"&gt;17&lt;/ref-type&gt;&lt;contributors&gt;&lt;authors&gt;&lt;author&gt;Bosma, Karen&lt;/author&gt;&lt;author&gt;Ferreyra, Gabriela&lt;/author&gt;&lt;author&gt;Ambrogio, Cristina&lt;/author&gt;&lt;author&gt;Pasero, Daniela&lt;/author&gt;&lt;author&gt;Mirabella, Lucia&lt;/author&gt;&lt;author&gt;Braghiroli, Alberto&lt;/author&gt;&lt;author&gt;Appendini, Lorenzo&lt;/author&gt;&lt;author&gt;Mascia, Luciana&lt;/author&gt;&lt;author&gt;Ranieri, V. Marco&lt;/author&gt;&lt;/authors&gt;&lt;/contributors&gt;&lt;auth-address&gt;Dipartimento di Anestesiologia e Rianimazione, Università di Torino, Ospedale S. Giovanni Battista-Molinette, Torino, Italy.&lt;/auth-address&gt;&lt;titles&gt;&lt;title&gt;Patient-ventilator interaction and sleep in mechanically ventilated patients: pressure support versus proportional assist ventilation&lt;/title&gt;&lt;secondary-title&gt;Crit. Care Med.&lt;/secondary-title&gt;&lt;/titles&gt;&lt;periodical&gt;&lt;full-title&gt;Crit. Care Med.&lt;/full-title&gt;&lt;/periodical&gt;&lt;pages&gt;1048-1054&lt;/pages&gt;&lt;volume&gt;35&lt;/volume&gt;&lt;number&gt;4&lt;/number&gt;&lt;dates&gt;&lt;year&gt;2007&lt;/year&gt;&lt;pub-dates&gt;&lt;date&gt;2007/4&lt;/date&gt;&lt;/pub-dates&gt;&lt;/dates&gt;&lt;isbn&gt;0090-3493&lt;/isbn&gt;&lt;urls&gt;&lt;related-urls&gt;&lt;url&gt;http://dx.doi.org/10.1097/01.CCM.0000260055.64235.7C&lt;/url&gt;&lt;url&gt;https://www.ncbi.nlm.nih.gov/pubmed/17334259&lt;/url&gt;&lt;url&gt;http://Insights.ovid.com/pubmed?pmid=17334259&lt;/url&gt;&lt;/related-urls&gt;&lt;pdf-urls&gt;&lt;url&gt;All Papers/B/Bosma et al. 2007 - Patient-ventilator interaction and sleep in mechani ... ted patients - pressure support versus proportional assist ventilation.pdf&lt;/url&gt;&lt;/pdf-urls&gt;&lt;/urls&gt;&lt;electronic-resource-num&gt;10.1097/01.CCM.0000260055.64235.7C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5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Cabello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Cabello&lt;/Author&gt;&lt;Year&gt;2008&lt;/Year&gt;&lt;RecNum&gt;2094&lt;/RecNum&gt;&lt;DisplayText&gt;[2]&lt;/DisplayText&gt;&lt;record&gt;&lt;rec-number&gt;2094&lt;/rec-number&gt;&lt;foreign-keys&gt;&lt;key app="EN" db-id="v9razzrwmtv29zeet5tvadzm9d5dffdd0s55" timestamp="1507232823"&gt;2094&lt;/key&gt;&lt;/foreign-keys&gt;&lt;ref-type name="Journal Article"&gt;17&lt;/ref-type&gt;&lt;contributors&gt;&lt;authors&gt;&lt;author&gt;Cabello, Belen&lt;/author&gt;&lt;author&gt;Thille, Arnaud W.&lt;/author&gt;&lt;author&gt;Drouot, Xavier&lt;/author&gt;&lt;author&gt;Galia, Fabrice&lt;/author&gt;&lt;author&gt;Mancebo, Jordi&lt;/author&gt;&lt;author&gt;d&amp;apos;Ortho, Marie-Pia&lt;/author&gt;&lt;author&gt;Brochard, Laurent&lt;/author&gt;&lt;/authors&gt;&lt;/contributors&gt;&lt;auth-address&gt;Réanimation médicale, AP-HP, Groupe hospitalier Henri Mondor-Albert Chenevier, Créteil, France. MCabello@santpau.es&lt;/auth-address&gt;&lt;titles&gt;&lt;title&gt;Sleep quality in mechanically ventilated patients: comparison of three ventilatory modes&lt;/title&gt;&lt;secondary-title&gt;Crit. Care Med.&lt;/secondary-title&gt;&lt;/titles&gt;&lt;periodical&gt;&lt;full-title&gt;Crit. Care Med.&lt;/full-title&gt;&lt;/periodical&gt;&lt;pages&gt;1749-1755&lt;/pages&gt;&lt;volume&gt;36&lt;/volume&gt;&lt;number&gt;6&lt;/number&gt;&lt;dates&gt;&lt;year&gt;2008&lt;/year&gt;&lt;pub-dates&gt;&lt;date&gt;2008/6&lt;/date&gt;&lt;/pub-dates&gt;&lt;/dates&gt;&lt;isbn&gt;0090-3493&lt;/isbn&gt;&lt;urls&gt;&lt;related-urls&gt;&lt;url&gt;http://dx.doi.org/10.1097/CCM.0b013e3181743f41&lt;/url&gt;&lt;url&gt;https://www.ncbi.nlm.nih.gov/pubmed/18496373&lt;/url&gt;&lt;url&gt;http://Insights.ovid.com/pubmed?pmid=18496373&lt;/url&gt;&lt;/related-urls&gt;&lt;pdf-urls&gt;&lt;url&gt;All Papers/C/Cabello et al. 2008 - Sleep quality in mechanically ventilated patients - comparison of three ventilatory modes.pdf&lt;/url&gt;&lt;/pdf-urls&gt;&lt;/urls&gt;&lt;electronic-resource-num&gt;10.1097/CCM.0b013e3181743f41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2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Delisle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Delisle&lt;/Author&gt;&lt;Year&gt;2011&lt;/Year&gt;&lt;RecNum&gt;2096&lt;/RecNum&gt;&lt;DisplayText&gt;[7]&lt;/DisplayText&gt;&lt;record&gt;&lt;rec-number&gt;2096&lt;/rec-number&gt;&lt;foreign-keys&gt;&lt;key app="EN" db-id="v9razzrwmtv29zeet5tvadzm9d5dffdd0s55" timestamp="1507232823"&gt;2096&lt;/key&gt;&lt;/foreign-keys&gt;&lt;ref-type name="Journal Article"&gt;17&lt;/ref-type&gt;&lt;contributors&gt;&lt;authors&gt;&lt;author&gt;Delisle, Stéphane&lt;/author&gt;&lt;author&gt;Ouellet, Paul&lt;/author&gt;&lt;author&gt;Bellemare, Patrick&lt;/author&gt;&lt;author&gt;Tétrault, Jean-Pierre&lt;/author&gt;&lt;author&gt;Arsenault, Pierre&lt;/author&gt;&lt;/authors&gt;&lt;/contributors&gt;&lt;auth-address&gt;Service des soins intensifs, Hôpital du Sacré-Cœur de Montréal, Montréal, Québec, Canada. sdelisle@hotmail.com.&lt;/auth-address&gt;&lt;titles&gt;&lt;title&gt;Sleep quality in mechanically ventilated patients: comparison between NAVA and PSV modes&lt;/title&gt;&lt;secondary-title&gt;Ann. Intensive Care&lt;/secondary-title&gt;&lt;/titles&gt;&lt;periodical&gt;&lt;full-title&gt;Ann. Intensive Care&lt;/full-title&gt;&lt;/periodical&gt;&lt;pages&gt;42&lt;/pages&gt;&lt;volume&gt;1&lt;/volume&gt;&lt;number&gt;1&lt;/number&gt;&lt;dates&gt;&lt;year&gt;2011&lt;/year&gt;&lt;pub-dates&gt;&lt;date&gt;2011/9/28&lt;/date&gt;&lt;/pub-dates&gt;&lt;/dates&gt;&lt;isbn&gt;2110-5820&lt;/isbn&gt;&lt;urls&gt;&lt;related-urls&gt;&lt;url&gt;http://dx.doi.org/10.1186/2110-5820-1-42&lt;/url&gt;&lt;url&gt;https://www.ncbi.nlm.nih.gov/pubmed/21955588&lt;/url&gt;&lt;url&gt;https://www.ncbi.nlm.nih.gov/pmc/articles/PMC3224529&lt;/url&gt;&lt;url&gt;https://dx.doi.org/10.1186/2110-5820-1-42&lt;/url&gt;&lt;/related-urls&gt;&lt;pdf-urls&gt;&lt;url&gt;All Papers/D/Delisle et al. 2011 - Sleep quality in mechanically ventilated patients - comparison between NAVA and PSV modes.pdf&lt;/url&gt;&lt;/pdf-urls&gt;&lt;/urls&gt;&lt;electronic-resource-num&gt;10.1186/2110-5820-1-42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7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73BF0F4C" w14:textId="77777777" w:rsidR="005C778A" w:rsidRPr="00472773" w:rsidRDefault="005C778A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73BF0F4D" w14:textId="77777777" w:rsidR="00D62F3C" w:rsidRPr="00472773" w:rsidRDefault="005C778A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Non Pharm</w:t>
      </w:r>
      <w:r w:rsidR="001B7130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acologic </w:t>
      </w:r>
      <w:r w:rsidR="00D62F3C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–</w:t>
      </w:r>
      <w:r w:rsidR="001B7130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</w:t>
      </w:r>
      <w:r w:rsidR="00C3460E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Aromatherap</w:t>
      </w:r>
      <w:r w:rsidR="00D62F3C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y</w:t>
      </w:r>
    </w:p>
    <w:p w14:paraId="73BF0F4E" w14:textId="77777777" w:rsidR="00D62F3C" w:rsidRPr="00472773" w:rsidRDefault="00D62F3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</w:p>
    <w:p w14:paraId="73BF0F4F" w14:textId="77777777" w:rsidR="00D62F3C" w:rsidRPr="00472773" w:rsidRDefault="00D62F3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Self-Reported Sleep</w:t>
      </w:r>
    </w:p>
    <w:p w14:paraId="73BF0F50" w14:textId="77777777" w:rsidR="00D62F3C" w:rsidRPr="00472773" w:rsidRDefault="00D62F3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</w:p>
    <w:p w14:paraId="73BF0F51" w14:textId="77777777" w:rsidR="005C778A" w:rsidRPr="00472773" w:rsidRDefault="00D62F3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73BF0F91" wp14:editId="73BF0F92">
            <wp:extent cx="9144000" cy="1414276"/>
            <wp:effectExtent l="0" t="0" r="0" b="8255"/>
            <wp:docPr id="19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0" cy="14142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472773">
        <w:rPr>
          <w:rFonts w:ascii="Times New Roman" w:eastAsia="Times New Roman" w:hAnsi="Times New Roman" w:cs="Times New Roman"/>
          <w:b/>
          <w:bCs/>
          <w:color w:val="000000"/>
        </w:rPr>
        <w:t xml:space="preserve">Cho </w:t>
      </w:r>
      <w:r w:rsidR="00472773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472773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Cho&lt;/Author&gt;&lt;Year&gt;2013&lt;/Year&gt;&lt;RecNum&gt;2137&lt;/RecNum&gt;&lt;DisplayText&gt;[8]&lt;/DisplayText&gt;&lt;record&gt;&lt;rec-number&gt;2137&lt;/rec-number&gt;&lt;foreign-keys&gt;&lt;key app="EN" db-id="v9razzrwmtv29zeet5tvadzm9d5dffdd0s55" timestamp="1507232826"&gt;2137&lt;/key&gt;&lt;/foreign-keys&gt;&lt;ref-type name="Journal Article"&gt;17&lt;/ref-type&gt;&lt;contributors&gt;&lt;authors&gt;&lt;author&gt;Cho, Mi-Yeon&lt;/author&gt;&lt;author&gt;Min, Eun Sil&lt;/author&gt;&lt;author&gt;Hur, Myung-Haeng&lt;/author&gt;&lt;author&gt;Lee, Myeong Soo&lt;/author&gt;&lt;/authors&gt;&lt;/contributors&gt;&lt;auth-address&gt;Eulji University Hospital, Daejeon 302-799, Republic of Korea.&lt;/auth-address&gt;&lt;titles&gt;&lt;title&gt;Effects of aromatherapy on the anxiety, vital signs, and sleep quality of percutaneous coronary intervention patients in intensive care units&lt;/title&gt;&lt;secondary-title&gt;Evid. Based. Complement. Alternat. Med.&lt;/secondary-title&gt;&lt;/titles&gt;&lt;periodical&gt;&lt;full-title&gt;Evid. Based. Complement. Alternat. Med.&lt;/full-title&gt;&lt;/periodical&gt;&lt;pages&gt;381381&lt;/pages&gt;&lt;volume&gt;2013&lt;/volume&gt;&lt;dates&gt;&lt;year&gt;2013&lt;/year&gt;&lt;pub-dates&gt;&lt;date&gt;2013/2/17&lt;/date&gt;&lt;/pub-dates&gt;&lt;/dates&gt;&lt;isbn&gt;1741-427X&lt;/isbn&gt;&lt;urls&gt;&lt;related-urls&gt;&lt;url&gt;http://dx.doi.org/10.1155/2013/381381&lt;/url&gt;&lt;url&gt;https://www.ncbi.nlm.nih.gov/pubmed/23476690&lt;/url&gt;&lt;url&gt;https://www.ncbi.nlm.nih.gov/pmc/articles/PMC3588400&lt;/url&gt;&lt;url&gt;https://dx.doi.org/10.1155/2013/381381&lt;/url&gt;&lt;/related-urls&gt;&lt;pdf-urls&gt;&lt;url&gt;All Papers/C/Cho et al. 2013 - Effects of aromatherapy on the anxiety, vital signs, a ... f percutaneous coronary intervention patients in intensive care units.pdf&lt;/url&gt;&lt;/pdf-urls&gt;&lt;/urls&gt;&lt;electronic-resource-num&gt;10.1155/2013/381381&lt;/electronic-resource-num&gt;&lt;/record&gt;&lt;/Cite&gt;&lt;/EndNote&gt;</w:instrText>
      </w:r>
      <w:r w:rsidR="00472773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472773">
        <w:rPr>
          <w:rFonts w:ascii="Times New Roman" w:eastAsia="Times New Roman" w:hAnsi="Times New Roman" w:cs="Times New Roman"/>
          <w:b/>
          <w:bCs/>
          <w:noProof/>
          <w:color w:val="000000"/>
        </w:rPr>
        <w:t>[8]</w:t>
      </w:r>
      <w:r w:rsidR="00472773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472773">
        <w:rPr>
          <w:rFonts w:ascii="Times New Roman" w:eastAsia="Times New Roman" w:hAnsi="Times New Roman" w:cs="Times New Roman"/>
          <w:b/>
          <w:bCs/>
          <w:color w:val="000000"/>
        </w:rPr>
        <w:t xml:space="preserve">, Little 2012 </w:t>
      </w:r>
      <w:r w:rsidR="00472773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472773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Little&lt;/Author&gt;&lt;Year&gt;2012&lt;/Year&gt;&lt;RecNum&gt;2072&lt;/RecNum&gt;&lt;DisplayText&gt;[9]&lt;/DisplayText&gt;&lt;record&gt;&lt;rec-number&gt;2072&lt;/rec-number&gt;&lt;foreign-keys&gt;&lt;key app="EN" db-id="v9razzrwmtv29zeet5tvadzm9d5dffdd0s55" timestamp="1507232822"&gt;2072&lt;/key&gt;&lt;/foreign-keys&gt;&lt;ref-type name="Journal Article"&gt;17&lt;/ref-type&gt;&lt;contributors&gt;&lt;authors&gt;&lt;author&gt;Little, A.&lt;/author&gt;&lt;author&gt;Ethier, C.&lt;/author&gt;&lt;author&gt;Ayas, N.&lt;/author&gt;&lt;author&gt;Thanachayanont, T.&lt;/author&gt;&lt;author&gt;Jiang, D.&lt;/author&gt;&lt;author&gt;Mehta, S.&lt;/author&gt;&lt;/authors&gt;&lt;/contributors&gt;&lt;auth-address&gt;Mount Sinai Hospital, Toronto, Ontario, Canada.&lt;/auth-address&gt;&lt;titles&gt;&lt;title&gt;A patient survey of sleep quality in the Intensive Care Unit&lt;/title&gt;&lt;secondary-title&gt;Minerva Anestesiol.&lt;/secondary-title&gt;&lt;/titles&gt;&lt;periodical&gt;&lt;full-title&gt;Minerva Anestesiol.&lt;/full-title&gt;&lt;/periodical&gt;&lt;pages&gt;406-414&lt;/pages&gt;&lt;volume&gt;78&lt;/volume&gt;&lt;number&gt;4&lt;/number&gt;&lt;dates&gt;&lt;year&gt;2012&lt;/year&gt;&lt;pub-dates&gt;&lt;date&gt;2012/4&lt;/date&gt;&lt;/pub-dates&gt;&lt;/dates&gt;&lt;isbn&gt;0375-9393&lt;/isbn&gt;&lt;urls&gt;&lt;related-urls&gt;&lt;url&gt;https://www.ncbi.nlm.nih.gov/pubmed/22337154&lt;/url&gt;&lt;url&gt;http://www.minervamedica.it/index2.t?show=R02Y2012N04A0406&lt;/url&gt;&lt;/related-urls&gt;&lt;/urls&gt;&lt;/record&gt;&lt;/Cite&gt;&lt;/EndNote&gt;</w:instrText>
      </w:r>
      <w:r w:rsidR="00472773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472773">
        <w:rPr>
          <w:rFonts w:ascii="Times New Roman" w:eastAsia="Times New Roman" w:hAnsi="Times New Roman" w:cs="Times New Roman"/>
          <w:b/>
          <w:bCs/>
          <w:noProof/>
          <w:color w:val="000000"/>
        </w:rPr>
        <w:t>[9]</w:t>
      </w:r>
      <w:r w:rsidR="00472773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5C778A" w:rsidRPr="00472773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73BF0F52" w14:textId="77777777" w:rsidR="00D62F3C" w:rsidRPr="00472773" w:rsidRDefault="00C3460E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Pharm</w:t>
      </w:r>
      <w:r w:rsidR="001B7130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acologic</w:t>
      </w: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– </w:t>
      </w:r>
      <w:proofErr w:type="spellStart"/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Dex</w:t>
      </w:r>
      <w:r w:rsidR="001B7130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medetomdin</w:t>
      </w:r>
      <w:r w:rsidR="00D62F3C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e</w:t>
      </w:r>
      <w:proofErr w:type="spellEnd"/>
    </w:p>
    <w:p w14:paraId="73BF0F53" w14:textId="77777777" w:rsidR="00D62F3C" w:rsidRPr="00472773" w:rsidRDefault="00D62F3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Sleep Fragmentation</w:t>
      </w:r>
    </w:p>
    <w:p w14:paraId="73BF0F54" w14:textId="77777777" w:rsidR="00947D4D" w:rsidRDefault="00D62F3C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472773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73BF0F93" wp14:editId="73BF0F94">
            <wp:extent cx="9144000" cy="1391263"/>
            <wp:effectExtent l="0" t="0" r="0" b="6350"/>
            <wp:docPr id="20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0" cy="13912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BF0F55" w14:textId="77777777" w:rsidR="005C778A" w:rsidRPr="00472773" w:rsidRDefault="00947D4D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Alexopoulou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Alexopoulou&lt;/Author&gt;&lt;Year&gt;2014&lt;/Year&gt;&lt;RecNum&gt;2091&lt;/RecNum&gt;&lt;DisplayText&gt;[10]&lt;/DisplayText&gt;&lt;record&gt;&lt;rec-number&gt;2091&lt;/rec-number&gt;&lt;foreign-keys&gt;&lt;key app="EN" db-id="v9razzrwmtv29zeet5tvadzm9d5dffdd0s55" timestamp="1507232823"&gt;2091&lt;/key&gt;&lt;/foreign-keys&gt;&lt;ref-type name="Journal Article"&gt;17&lt;/ref-type&gt;&lt;contributors&gt;&lt;authors&gt;&lt;author&gt;Alexopoulou, Christina&lt;/author&gt;&lt;author&gt;Kondili, Eumorfia&lt;/author&gt;&lt;author&gt;Diamantaki, Eleni&lt;/author&gt;&lt;author&gt;Psarologakis, Charalambos&lt;/author&gt;&lt;author&gt;Kokkini, Sofia&lt;/author&gt;&lt;author&gt;Bolaki, Maria&lt;/author&gt;&lt;author&gt;Georgopoulos, Dimitris&lt;/author&gt;&lt;/authors&gt;&lt;/contributors&gt;&lt;auth-address&gt;From the Intensive Care Medicine Department, University Hospital of Heraklion, Medical School, University of Crete, Heraklion, Crete, Greece.&lt;/auth-address&gt;&lt;titles&gt;&lt;title&gt;Effects of dexmedetomidine on sleep quality in critically ill patients: a pilot study&lt;/title&gt;&lt;secondary-title&gt;Anesthesiology&lt;/secondary-title&gt;&lt;/titles&gt;&lt;periodical&gt;&lt;full-title&gt;Anesthesiology&lt;/full-title&gt;&lt;/periodical&gt;&lt;pages&gt;801-807&lt;/pages&gt;&lt;volume&gt;121&lt;/volume&gt;&lt;number&gt;4&lt;/number&gt;&lt;dates&gt;&lt;year&gt;2014&lt;/year&gt;&lt;pub-dates&gt;&lt;date&gt;2014/10&lt;/date&gt;&lt;/pub-dates&gt;&lt;/dates&gt;&lt;isbn&gt;0003-3022&lt;/isbn&gt;&lt;urls&gt;&lt;related-urls&gt;&lt;url&gt;http://dx.doi.org/10.1097/ALN.0000000000000361&lt;/url&gt;&lt;url&gt;https://www.ncbi.nlm.nih.gov/pubmed/24988068&lt;/url&gt;&lt;url&gt;http://anesthesiology.pubs.asahq.org/article.aspx?doi=10.1097/ALN.0000000000000361&lt;/url&gt;&lt;/related-urls&gt;&lt;pdf-urls&gt;&lt;url&gt;All Papers/A/Alexopoulou et al. 2014 - Effects of dexmedetomidine on sleep quality in critically ill patients - a pilot study.pdf&lt;/url&gt;&lt;/pdf-urls&gt;&lt;/urls&gt;&lt;electronic-resource-num&gt;10.1097/ALN.0000000000000361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0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Wu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XdTwvQXV0aG9yPjxZZWFyPjIwMTY8L1llYXI+PFJlY051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</w:fldData>
        </w:fldChar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XdTwvQXV0aG9yPjxZZWFyPjIwMTY8L1llYXI+PFJlY051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</w:fldData>
        </w:fldChar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>
        <w:rPr>
          <w:rFonts w:ascii="Times New Roman" w:eastAsia="Times New Roman" w:hAnsi="Times New Roman" w:cs="Times New Roman"/>
          <w:b/>
          <w:bCs/>
          <w:color w:val="000000"/>
        </w:rPr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1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5C778A" w:rsidRPr="00472773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73BF0F56" w14:textId="77777777" w:rsidR="00D62F3C" w:rsidRPr="00472773" w:rsidRDefault="00C3460E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proofErr w:type="gramStart"/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Pharm</w:t>
      </w:r>
      <w:r w:rsidR="001B7130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acological  </w:t>
      </w: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Dex</w:t>
      </w:r>
      <w:r w:rsidR="001B7130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medetomidin</w:t>
      </w:r>
      <w:r w:rsidR="00D62F3C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e</w:t>
      </w:r>
      <w:proofErr w:type="gramEnd"/>
    </w:p>
    <w:p w14:paraId="73BF0F57" w14:textId="77777777" w:rsidR="00D62F3C" w:rsidRPr="00472773" w:rsidRDefault="00D62F3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</w:p>
    <w:p w14:paraId="73BF0F58" w14:textId="77777777" w:rsidR="00D62F3C" w:rsidRPr="00472773" w:rsidRDefault="00D62F3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Stage 1 Sleep</w:t>
      </w:r>
    </w:p>
    <w:p w14:paraId="73BF0F59" w14:textId="77777777" w:rsidR="00D62F3C" w:rsidRPr="00472773" w:rsidRDefault="00D62F3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</w:p>
    <w:p w14:paraId="73BF0F5A" w14:textId="77777777" w:rsidR="00947D4D" w:rsidRDefault="00D62F3C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472773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73BF0F95" wp14:editId="73BF0F96">
            <wp:extent cx="9144000" cy="1324310"/>
            <wp:effectExtent l="0" t="0" r="0" b="0"/>
            <wp:docPr id="2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0" cy="1324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BF0F5B" w14:textId="77777777" w:rsidR="005C778A" w:rsidRPr="00472773" w:rsidRDefault="00947D4D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Alexopoulou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Alexopoulou&lt;/Author&gt;&lt;Year&gt;2014&lt;/Year&gt;&lt;RecNum&gt;2091&lt;/RecNum&gt;&lt;DisplayText&gt;[10]&lt;/DisplayText&gt;&lt;record&gt;&lt;rec-number&gt;2091&lt;/rec-number&gt;&lt;foreign-keys&gt;&lt;key app="EN" db-id="v9razzrwmtv29zeet5tvadzm9d5dffdd0s55" timestamp="1507232823"&gt;2091&lt;/key&gt;&lt;/foreign-keys&gt;&lt;ref-type name="Journal Article"&gt;17&lt;/ref-type&gt;&lt;contributors&gt;&lt;authors&gt;&lt;author&gt;Alexopoulou, Christina&lt;/author&gt;&lt;author&gt;Kondili, Eumorfia&lt;/author&gt;&lt;author&gt;Diamantaki, Eleni&lt;/author&gt;&lt;author&gt;Psarologakis, Charalambos&lt;/author&gt;&lt;author&gt;Kokkini, Sofia&lt;/author&gt;&lt;author&gt;Bolaki, Maria&lt;/author&gt;&lt;author&gt;Georgopoulos, Dimitris&lt;/author&gt;&lt;/authors&gt;&lt;/contributors&gt;&lt;auth-address&gt;From the Intensive Care Medicine Department, University Hospital of Heraklion, Medical School, University of Crete, Heraklion, Crete, Greece.&lt;/auth-address&gt;&lt;titles&gt;&lt;title&gt;Effects of dexmedetomidine on sleep quality in critically ill patients: a pilot study&lt;/title&gt;&lt;secondary-title&gt;Anesthesiology&lt;/secondary-title&gt;&lt;/titles&gt;&lt;periodical&gt;&lt;full-title&gt;Anesthesiology&lt;/full-title&gt;&lt;/periodical&gt;&lt;pages&gt;801-807&lt;/pages&gt;&lt;volume&gt;121&lt;/volume&gt;&lt;number&gt;4&lt;/number&gt;&lt;dates&gt;&lt;year&gt;2014&lt;/year&gt;&lt;pub-dates&gt;&lt;date&gt;2014/10&lt;/date&gt;&lt;/pub-dates&gt;&lt;/dates&gt;&lt;isbn&gt;0003-3022&lt;/isbn&gt;&lt;urls&gt;&lt;related-urls&gt;&lt;url&gt;http://dx.doi.org/10.1097/ALN.0000000000000361&lt;/url&gt;&lt;url&gt;https://www.ncbi.nlm.nih.gov/pubmed/24988068&lt;/url&gt;&lt;url&gt;http://anesthesiology.pubs.asahq.org/article.aspx?doi=10.1097/ALN.0000000000000361&lt;/url&gt;&lt;/related-urls&gt;&lt;pdf-urls&gt;&lt;url&gt;All Papers/A/Alexopoulou et al. 2014 - Effects of dexmedetomidine on sleep quality in critically ill patients - a pilot study.pdf&lt;/url&gt;&lt;/pdf-urls&gt;&lt;/urls&gt;&lt;electronic-resource-num&gt;10.1097/ALN.0000000000000361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0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Wu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XdTwvQXV0aG9yPjxZZWFyPjIwMTY8L1llYXI+PFJlY051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</w:fldData>
        </w:fldChar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XdTwvQXV0aG9yPjxZZWFyPjIwMTY8L1llYXI+PFJlY051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</w:fldData>
        </w:fldChar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>
        <w:rPr>
          <w:rFonts w:ascii="Times New Roman" w:eastAsia="Times New Roman" w:hAnsi="Times New Roman" w:cs="Times New Roman"/>
          <w:b/>
          <w:bCs/>
          <w:color w:val="000000"/>
        </w:rPr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1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5C778A" w:rsidRPr="00472773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73BF0F5C" w14:textId="77777777" w:rsidR="00D62F3C" w:rsidRPr="00472773" w:rsidRDefault="00026D51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proofErr w:type="gramStart"/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Pharmacological  Dexmedetomidin</w:t>
      </w:r>
      <w:r w:rsidR="00D62F3C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e</w:t>
      </w:r>
      <w:proofErr w:type="gramEnd"/>
    </w:p>
    <w:p w14:paraId="73BF0F5D" w14:textId="77777777" w:rsidR="00D62F3C" w:rsidRPr="00472773" w:rsidRDefault="00D62F3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</w:p>
    <w:p w14:paraId="73BF0F5E" w14:textId="77777777" w:rsidR="00D62F3C" w:rsidRPr="00472773" w:rsidRDefault="00D62F3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Stage 2 Sleep</w:t>
      </w:r>
    </w:p>
    <w:p w14:paraId="73BF0F5F" w14:textId="77777777" w:rsidR="00947D4D" w:rsidRDefault="00D62F3C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472773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73BF0F97" wp14:editId="73BF0F98">
            <wp:extent cx="9144000" cy="1478780"/>
            <wp:effectExtent l="0" t="0" r="0" b="0"/>
            <wp:docPr id="22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0" cy="1478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BF0F60" w14:textId="77777777" w:rsidR="005C778A" w:rsidRPr="00472773" w:rsidRDefault="00947D4D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Alexopoulou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Alexopoulou&lt;/Author&gt;&lt;Year&gt;2014&lt;/Year&gt;&lt;RecNum&gt;2091&lt;/RecNum&gt;&lt;DisplayText&gt;[10]&lt;/DisplayText&gt;&lt;record&gt;&lt;rec-number&gt;2091&lt;/rec-number&gt;&lt;foreign-keys&gt;&lt;key app="EN" db-id="v9razzrwmtv29zeet5tvadzm9d5dffdd0s55" timestamp="1507232823"&gt;2091&lt;/key&gt;&lt;/foreign-keys&gt;&lt;ref-type name="Journal Article"&gt;17&lt;/ref-type&gt;&lt;contributors&gt;&lt;authors&gt;&lt;author&gt;Alexopoulou, Christina&lt;/author&gt;&lt;author&gt;Kondili, Eumorfia&lt;/author&gt;&lt;author&gt;Diamantaki, Eleni&lt;/author&gt;&lt;author&gt;Psarologakis, Charalambos&lt;/author&gt;&lt;author&gt;Kokkini, Sofia&lt;/author&gt;&lt;author&gt;Bolaki, Maria&lt;/author&gt;&lt;author&gt;Georgopoulos, Dimitris&lt;/author&gt;&lt;/authors&gt;&lt;/contributors&gt;&lt;auth-address&gt;From the Intensive Care Medicine Department, University Hospital of Heraklion, Medical School, University of Crete, Heraklion, Crete, Greece.&lt;/auth-address&gt;&lt;titles&gt;&lt;title&gt;Effects of dexmedetomidine on sleep quality in critically ill patients: a pilot study&lt;/title&gt;&lt;secondary-title&gt;Anesthesiology&lt;/secondary-title&gt;&lt;/titles&gt;&lt;periodical&gt;&lt;full-title&gt;Anesthesiology&lt;/full-title&gt;&lt;/periodical&gt;&lt;pages&gt;801-807&lt;/pages&gt;&lt;volume&gt;121&lt;/volume&gt;&lt;number&gt;4&lt;/number&gt;&lt;dates&gt;&lt;year&gt;2014&lt;/year&gt;&lt;pub-dates&gt;&lt;date&gt;2014/10&lt;/date&gt;&lt;/pub-dates&gt;&lt;/dates&gt;&lt;isbn&gt;0003-3022&lt;/isbn&gt;&lt;urls&gt;&lt;related-urls&gt;&lt;url&gt;http://dx.doi.org/10.1097/ALN.0000000000000361&lt;/url&gt;&lt;url&gt;https://www.ncbi.nlm.nih.gov/pubmed/24988068&lt;/url&gt;&lt;url&gt;http://anesthesiology.pubs.asahq.org/article.aspx?doi=10.1097/ALN.0000000000000361&lt;/url&gt;&lt;/related-urls&gt;&lt;pdf-urls&gt;&lt;url&gt;All Papers/A/Alexopoulou et al. 2014 - Effects of dexmedetomidine on sleep quality in critically ill patients - a pilot study.pdf&lt;/url&gt;&lt;/pdf-urls&gt;&lt;/urls&gt;&lt;electronic-resource-num&gt;10.1097/ALN.0000000000000361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0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Wu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XdTwvQXV0aG9yPjxZZWFyPjIwMTY8L1llYXI+PFJlY051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</w:fldData>
        </w:fldChar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XdTwvQXV0aG9yPjxZZWFyPjIwMTY8L1llYXI+PFJlY051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</w:fldData>
        </w:fldChar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>
        <w:rPr>
          <w:rFonts w:ascii="Times New Roman" w:eastAsia="Times New Roman" w:hAnsi="Times New Roman" w:cs="Times New Roman"/>
          <w:b/>
          <w:bCs/>
          <w:color w:val="000000"/>
        </w:rPr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1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5C778A" w:rsidRPr="00472773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73BF0F61" w14:textId="77777777" w:rsidR="00D62F3C" w:rsidRPr="00472773" w:rsidRDefault="00F452EF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 xml:space="preserve">Multicomponent </w:t>
      </w:r>
      <w:r w:rsidR="001B7130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Sleep </w:t>
      </w:r>
      <w:r w:rsidR="00D62F3C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Protocol</w:t>
      </w:r>
    </w:p>
    <w:p w14:paraId="73BF0F62" w14:textId="77777777" w:rsidR="00D62F3C" w:rsidRPr="00472773" w:rsidRDefault="00D62F3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</w:p>
    <w:p w14:paraId="73BF0F63" w14:textId="77777777" w:rsidR="00D62F3C" w:rsidRPr="00472773" w:rsidRDefault="00D62F3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Daytime Sleepiness</w:t>
      </w:r>
    </w:p>
    <w:p w14:paraId="73BF0F64" w14:textId="77777777" w:rsidR="00D62F3C" w:rsidRDefault="00D62F3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noProof/>
          <w:color w:val="000000"/>
          <w:sz w:val="28"/>
          <w:szCs w:val="28"/>
        </w:rPr>
        <w:drawing>
          <wp:inline distT="0" distB="0" distL="0" distR="0" wp14:anchorId="73BF0F99" wp14:editId="73BF0F9A">
            <wp:extent cx="9144000" cy="1594178"/>
            <wp:effectExtent l="0" t="0" r="0" b="6350"/>
            <wp:docPr id="23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0" cy="15941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BF0F65" w14:textId="77777777" w:rsidR="00947D4D" w:rsidRPr="00947D4D" w:rsidRDefault="00947D4D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947D4D">
        <w:rPr>
          <w:rFonts w:ascii="Times New Roman" w:eastAsia="Times New Roman" w:hAnsi="Times New Roman" w:cs="Times New Roman"/>
          <w:b/>
          <w:bCs/>
          <w:color w:val="000000"/>
        </w:rPr>
        <w:t>Li</w:t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Li&lt;/Author&gt;&lt;Year&gt;2011&lt;/Year&gt;&lt;RecNum&gt;2622&lt;/RecNum&gt;&lt;DisplayText&gt;[12]&lt;/DisplayText&gt;&lt;record&gt;&lt;rec-number&gt;2622&lt;/rec-number&gt;&lt;foreign-keys&gt;&lt;key app="EN" db-id="v9razzrwmtv29zeet5tvadzm9d5dffdd0s55" timestamp="1508786130"&gt;2622&lt;/key&gt;&lt;/foreign-keys&gt;&lt;ref-type name="Journal Article"&gt;17&lt;/ref-type&gt;&lt;contributors&gt;&lt;authors&gt;&lt;author&gt;Li, S. Y.&lt;/author&gt;&lt;author&gt;Wang, T. J.&lt;/author&gt;&lt;author&gt;Vivienne Wu, S. F.&lt;/author&gt;&lt;author&gt;Liang, S. Y.&lt;/author&gt;&lt;author&gt;Tung, H. H.&lt;/author&gt;&lt;/authors&gt;&lt;/contributors&gt;&lt;auth-address&gt;Department of Nursing, Tri-Service General Hospital, Neihu, Taiwan.&lt;/auth-address&gt;&lt;titles&gt;&lt;title&gt;Efficacy of controlling night-time noise and activities to improve patients&amp;apos; sleep quality in a surgical intensive care unit&lt;/title&gt;&lt;secondary-title&gt;J Clin Nurs&lt;/secondary-title&gt;&lt;alt-title&gt;Journal of clinical nursing&lt;/alt-title&gt;&lt;/titles&gt;&lt;periodical&gt;&lt;full-title&gt;J Clin Nurs&lt;/full-title&gt;&lt;abbr-1&gt;Journal of clinical nursing&lt;/abbr-1&gt;&lt;/periodical&gt;&lt;alt-periodical&gt;&lt;full-title&gt;J Clin Nurs&lt;/full-title&gt;&lt;abbr-1&gt;Journal of clinical nursing&lt;/abbr-1&gt;&lt;/alt-periodical&gt;&lt;pages&gt;396-407&lt;/pages&gt;&lt;volume&gt;20&lt;/volume&gt;&lt;number&gt;3-4&lt;/number&gt;&lt;edition&gt;2011/01/12&lt;/edition&gt;&lt;keywords&gt;&lt;keyword&gt;Chi-Square Distribution&lt;/keyword&gt;&lt;keyword&gt;Female&lt;/keyword&gt;&lt;keyword&gt;Humans&lt;/keyword&gt;&lt;keyword&gt;*Intensive Care Units&lt;/keyword&gt;&lt;keyword&gt;Male&lt;/keyword&gt;&lt;keyword&gt;Middle Aged&lt;/keyword&gt;&lt;keyword&gt;Noise/*adverse effects&lt;/keyword&gt;&lt;keyword&gt;Sleep Initiation and Maintenance Disorders/*etiology/nursing/*prevention &amp;amp;&lt;/keyword&gt;&lt;keyword&gt;control&lt;/keyword&gt;&lt;keyword&gt;Surveys and Questionnaires&lt;/keyword&gt;&lt;keyword&gt;Taiwan&lt;/keyword&gt;&lt;/keywords&gt;&lt;dates&gt;&lt;year&gt;2011&lt;/year&gt;&lt;pub-dates&gt;&lt;date&gt;Feb&lt;/date&gt;&lt;/pub-dates&gt;&lt;/dates&gt;&lt;isbn&gt;0962-1067&lt;/isbn&gt;&lt;accession-num&gt;21219521&lt;/accession-num&gt;&lt;urls&gt;&lt;/urls&gt;&lt;electronic-resource-num&gt;10.1111/j.1365-2702.2010.03507.x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2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947D4D">
        <w:rPr>
          <w:rFonts w:ascii="Times New Roman" w:eastAsia="Times New Roman" w:hAnsi="Times New Roman" w:cs="Times New Roman"/>
          <w:b/>
          <w:bCs/>
          <w:color w:val="000000"/>
        </w:rPr>
        <w:t>, Lee</w:t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Nam&lt;/Author&gt;&lt;Year&gt;2012&lt;/Year&gt;&lt;RecNum&gt;2623&lt;/RecNum&gt;&lt;DisplayText&gt;[13]&lt;/DisplayText&gt;&lt;record&gt;&lt;rec-number&gt;2623&lt;/rec-number&gt;&lt;foreign-keys&gt;&lt;key app="EN" db-id="v9razzrwmtv29zeet5tvadzm9d5dffdd0s55" timestamp="1508786400"&gt;2623&lt;/key&gt;&lt;/foreign-keys&gt;&lt;ref-type name="Journal Article"&gt;17&lt;/ref-type&gt;&lt;contributors&gt;&lt;authors&gt;&lt;author&gt;Nam, Lee Eun&lt;/author&gt;&lt;author&gt;Lim, Cho Jeong&lt;/author&gt;&lt;author&gt;Ri, Kim Mae&lt;/author&gt;&lt;author&gt;Ju, Lee Eun&lt;/author&gt;&lt;author&gt;Hui, Lee Yeong&lt;/author&gt;&lt;author&gt;Ju, Choi Eun&lt;/author&gt;&lt;author&gt;Ran, Lee Hye&lt;/author&gt;&lt;/authors&gt;&lt;/contributors&gt;&lt;titles&gt;&lt;title&gt;The Effects of Sleep Improvement Intervention on the Sleep Quality and Incidence of Delirium in the Intensive Care Unit Patients&lt;/title&gt;&lt;secondary-title&gt;Journal of Korean Critical Care Nursing&lt;/secondary-title&gt;&lt;/titles&gt;&lt;periodical&gt;&lt;full-title&gt;Journal of Korean Critical Care Nursing&lt;/full-title&gt;&lt;/periodical&gt;&lt;volume&gt;5&lt;/volume&gt;&lt;number&gt;1&lt;/number&gt;&lt;dates&gt;&lt;year&gt;2012&lt;/year&gt;&lt;/dates&gt;&lt;isbn&gt;2005-212X&lt;/isbn&gt;&lt;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3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947D4D">
        <w:rPr>
          <w:rFonts w:ascii="Times New Roman" w:eastAsia="Times New Roman" w:hAnsi="Times New Roman" w:cs="Times New Roman"/>
          <w:b/>
          <w:bCs/>
          <w:color w:val="000000"/>
        </w:rPr>
        <w:t xml:space="preserve">, Kamdar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Kamdar&lt;/Author&gt;&lt;Year&gt;2013&lt;/Year&gt;&lt;RecNum&gt;382&lt;/RecNum&gt;&lt;DisplayText&gt;[14]&lt;/DisplayText&gt;&lt;record&gt;&lt;rec-number&gt;382&lt;/rec-number&gt;&lt;foreign-keys&gt;&lt;key app="EN" db-id="v9razzrwmtv29zeet5tvadzm9d5dffdd0s55" timestamp="1507232720"&gt;382&lt;/key&gt;&lt;/foreign-keys&gt;&lt;ref-type name="Journal Article"&gt;17&lt;/ref-type&gt;&lt;contributors&gt;&lt;authors&gt;&lt;author&gt;Kamdar, Biren B.&lt;/author&gt;&lt;author&gt;King, Lauren M.&lt;/author&gt;&lt;author&gt;Collop, Nancy A.&lt;/author&gt;&lt;author&gt;Sakamuri, Sruthi&lt;/author&gt;&lt;author&gt;Colantuoni, Elizabeth&lt;/author&gt;&lt;author&gt;Neufeld, Karin J.&lt;/author&gt;&lt;author&gt;Bienvenu, O. Joseph&lt;/author&gt;&lt;author&gt;Rowden, Annette M.&lt;/author&gt;&lt;author&gt;Touradji, Pegah&lt;/author&gt;&lt;author&gt;Brower, Roy G.&lt;/author&gt;&lt;author&gt;Needham, Dale M.&lt;/author&gt;&lt;/authors&gt;&lt;/contributors&gt;&lt;titles&gt;&lt;title&gt;The effect of a quality improvement intervention on perceived sleep quality and cognition in a medical ICU&lt;/title&gt;&lt;secondary-title&gt;Crit. Care Med.&lt;/secondary-title&gt;&lt;/titles&gt;&lt;periodical&gt;&lt;full-title&gt;Crit. Care Med.&lt;/full-title&gt;&lt;/periodical&gt;&lt;pages&gt;800-809&lt;/pages&gt;&lt;volume&gt;41&lt;/volume&gt;&lt;number&gt;3&lt;/number&gt;&lt;keywords&gt;&lt;keyword&gt;ICU Rehab 2016&lt;/keyword&gt;&lt;/keywords&gt;&lt;dates&gt;&lt;year&gt;2013&lt;/year&gt;&lt;pub-dates&gt;&lt;date&gt;2013/3&lt;/date&gt;&lt;/pub-dates&gt;&lt;/dates&gt;&lt;isbn&gt;0090-3493&lt;/isbn&gt;&lt;urls&gt;&lt;related-urls&gt;&lt;url&gt;http://dx.doi.org/10.1097/CCM.0b013e3182746442&lt;/url&gt;&lt;url&gt;https://www.ncbi.nlm.nih.gov/pmc/articles/PMC3579000&lt;/url&gt;&lt;/related-urls&gt;&lt;/urls&gt;&lt;electronic-resource-num&gt;10.1097/CCM.0b013e3182746442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4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73BF0F66" w14:textId="77777777" w:rsidR="00FB3A07" w:rsidRPr="00472773" w:rsidRDefault="00FB3A07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73BF0F67" w14:textId="77777777" w:rsidR="00F36B28" w:rsidRPr="00472773" w:rsidRDefault="00F452EF" w:rsidP="00F36B28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 xml:space="preserve">Multicomponent </w:t>
      </w:r>
      <w:r w:rsidR="001B7130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Sleep </w:t>
      </w:r>
      <w:r w:rsidR="00D62F3C"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Protocol</w:t>
      </w:r>
    </w:p>
    <w:p w14:paraId="73BF0F68" w14:textId="77777777" w:rsidR="00D62F3C" w:rsidRPr="00472773" w:rsidRDefault="00D62F3C" w:rsidP="00F36B28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</w:p>
    <w:p w14:paraId="73BF0F69" w14:textId="77777777" w:rsidR="00D62F3C" w:rsidRPr="00472773" w:rsidRDefault="00D62F3C" w:rsidP="00F36B28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Delirium</w:t>
      </w:r>
    </w:p>
    <w:p w14:paraId="73BF0F6A" w14:textId="77777777" w:rsidR="00472773" w:rsidRDefault="00D62F3C" w:rsidP="00F36B28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72773">
        <w:rPr>
          <w:rFonts w:ascii="Times New Roman" w:eastAsia="Times New Roman" w:hAnsi="Times New Roman" w:cs="Times New Roman"/>
          <w:b/>
          <w:bCs/>
          <w:noProof/>
          <w:color w:val="000000"/>
          <w:sz w:val="28"/>
          <w:szCs w:val="28"/>
        </w:rPr>
        <w:drawing>
          <wp:inline distT="0" distB="0" distL="0" distR="0" wp14:anchorId="73BF0F9B" wp14:editId="73BF0F9C">
            <wp:extent cx="9144000" cy="1918769"/>
            <wp:effectExtent l="0" t="0" r="0" b="12065"/>
            <wp:docPr id="24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0" cy="19187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BF0F6B" w14:textId="77777777" w:rsidR="00947D4D" w:rsidRPr="00947D4D" w:rsidRDefault="00947D4D" w:rsidP="00F36B28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947D4D">
        <w:rPr>
          <w:rFonts w:ascii="Times New Roman" w:eastAsia="Times New Roman" w:hAnsi="Times New Roman" w:cs="Times New Roman"/>
          <w:b/>
          <w:bCs/>
          <w:color w:val="000000"/>
        </w:rPr>
        <w:t>Lee</w:t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Nam&lt;/Author&gt;&lt;Year&gt;2012&lt;/Year&gt;&lt;RecNum&gt;2623&lt;/RecNum&gt;&lt;DisplayText&gt;[13]&lt;/DisplayText&gt;&lt;record&gt;&lt;rec-number&gt;2623&lt;/rec-number&gt;&lt;foreign-keys&gt;&lt;key app="EN" db-id="v9razzrwmtv29zeet5tvadzm9d5dffdd0s55" timestamp="1508786400"&gt;2623&lt;/key&gt;&lt;/foreign-keys&gt;&lt;ref-type name="Journal Article"&gt;17&lt;/ref-type&gt;&lt;contributors&gt;&lt;authors&gt;&lt;author&gt;Nam, Lee Eun&lt;/author&gt;&lt;author&gt;Lim, Cho Jeong&lt;/author&gt;&lt;author&gt;Ri, Kim Mae&lt;/author&gt;&lt;author&gt;Ju, Lee Eun&lt;/author&gt;&lt;author&gt;Hui, Lee Yeong&lt;/author&gt;&lt;author&gt;Ju, Choi Eun&lt;/author&gt;&lt;author&gt;Ran, Lee Hye&lt;/author&gt;&lt;/authors&gt;&lt;/contributors&gt;&lt;titles&gt;&lt;title&gt;The Effects of Sleep Improvement Intervention on the Sleep Quality and Incidence of Delirium in the Intensive Care Unit Patients&lt;/title&gt;&lt;secondary-title&gt;Journal of Korean Critical Care Nursing&lt;/secondary-title&gt;&lt;/titles&gt;&lt;periodical&gt;&lt;full-title&gt;Journal of Korean Critical Care Nursing&lt;/full-title&gt;&lt;/periodical&gt;&lt;volume&gt;5&lt;/volume&gt;&lt;number&gt;1&lt;/number&gt;&lt;dates&gt;&lt;year&gt;2012&lt;/year&gt;&lt;/dates&gt;&lt;isbn&gt;2005-212X&lt;/isbn&gt;&lt;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3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947D4D">
        <w:rPr>
          <w:rFonts w:ascii="Times New Roman" w:eastAsia="Times New Roman" w:hAnsi="Times New Roman" w:cs="Times New Roman"/>
          <w:b/>
          <w:bCs/>
          <w:color w:val="000000"/>
        </w:rPr>
        <w:t xml:space="preserve">, Kamdar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Kamdar&lt;/Author&gt;&lt;Year&gt;2013&lt;/Year&gt;&lt;RecNum&gt;382&lt;/RecNum&gt;&lt;DisplayText&gt;[14]&lt;/DisplayText&gt;&lt;record&gt;&lt;rec-number&gt;382&lt;/rec-number&gt;&lt;foreign-keys&gt;&lt;key app="EN" db-id="v9razzrwmtv29zeet5tvadzm9d5dffdd0s55" timestamp="1507232720"&gt;382&lt;/key&gt;&lt;/foreign-keys&gt;&lt;ref-type name="Journal Article"&gt;17&lt;/ref-type&gt;&lt;contributors&gt;&lt;authors&gt;&lt;author&gt;Kamdar, Biren B.&lt;/author&gt;&lt;author&gt;King, Lauren M.&lt;/author&gt;&lt;author&gt;Collop, Nancy A.&lt;/author&gt;&lt;author&gt;Sakamuri, Sruthi&lt;/author&gt;&lt;author&gt;Colantuoni, Elizabeth&lt;/author&gt;&lt;author&gt;Neufeld, Karin J.&lt;/author&gt;&lt;author&gt;Bienvenu, O. Joseph&lt;/author&gt;&lt;author&gt;Rowden, Annette M.&lt;/author&gt;&lt;author&gt;Touradji, Pegah&lt;/author&gt;&lt;author&gt;Brower, Roy G.&lt;/author&gt;&lt;author&gt;Needham, Dale M.&lt;/author&gt;&lt;/authors&gt;&lt;/contributors&gt;&lt;titles&gt;&lt;title&gt;The effect of a quality improvement intervention on perceived sleep quality and cognition in a medical ICU&lt;/title&gt;&lt;secondary-title&gt;Crit. Care Med.&lt;/secondary-title&gt;&lt;/titles&gt;&lt;periodical&gt;&lt;full-title&gt;Crit. Care Med.&lt;/full-title&gt;&lt;/periodical&gt;&lt;pages&gt;800-809&lt;/pages&gt;&lt;volume&gt;41&lt;/volume&gt;&lt;number&gt;3&lt;/number&gt;&lt;keywords&gt;&lt;keyword&gt;ICU Rehab 2016&lt;/keyword&gt;&lt;/keywords&gt;&lt;dates&gt;&lt;year&gt;2013&lt;/year&gt;&lt;pub-dates&gt;&lt;date&gt;2013/3&lt;/date&gt;&lt;/pub-dates&gt;&lt;/dates&gt;&lt;isbn&gt;0090-3493&lt;/isbn&gt;&lt;urls&gt;&lt;related-urls&gt;&lt;url&gt;http://dx.doi.org/10.1097/CCM.0b013e3182746442&lt;/url&gt;&lt;url&gt;https://www.ncbi.nlm.nih.gov/pmc/articles/PMC3579000&lt;/url&gt;&lt;/related-urls&gt;&lt;/urls&gt;&lt;electronic-resource-num&gt;10.1097/CCM.0b013e3182746442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4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Patel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Patel&lt;/Author&gt;&lt;Year&gt;2014&lt;/Year&gt;&lt;RecNum&gt;1992&lt;/RecNum&gt;&lt;DisplayText&gt;[15]&lt;/DisplayText&gt;&lt;record&gt;&lt;rec-number&gt;1992&lt;/rec-number&gt;&lt;foreign-keys&gt;&lt;key app="EN" db-id="v9razzrwmtv29zeet5tvadzm9d5dffdd0s55" timestamp="1507232817"&gt;1992&lt;/key&gt;&lt;/foreign-keys&gt;&lt;ref-type name="Journal Article"&gt;17&lt;/ref-type&gt;&lt;contributors&gt;&lt;authors&gt;&lt;author&gt;Patel, J.&lt;/author&gt;&lt;author&gt;Baldwin, J.&lt;/author&gt;&lt;author&gt;Bunting, P.&lt;/author&gt;&lt;author&gt;Laha, S.&lt;/author&gt;&lt;/authors&gt;&lt;/contributors&gt;&lt;auth-address&gt;University of Manchester, Manchester, UK.&lt;/auth-address&gt;&lt;titles&gt;&lt;title&gt;The effect of a multicomponent multidisciplinary bundle of interventions on sleep and delirium in medical and surgical intensive care patients&lt;/title&gt;&lt;secondary-title&gt;Anaesthesia&lt;/secondary-title&gt;&lt;/titles&gt;&lt;periodical&gt;&lt;full-title&gt;Anaesthesia&lt;/full-title&gt;&lt;/periodical&gt;&lt;pages&gt;540-549&lt;/pages&gt;&lt;volume&gt;69&lt;/volume&gt;&lt;number&gt;6&lt;/number&gt;&lt;dates&gt;&lt;year&gt;2014&lt;/year&gt;&lt;pub-dates&gt;&lt;date&gt;2014/6&lt;/date&gt;&lt;/pub-dates&gt;&lt;/dates&gt;&lt;isbn&gt;0003-2409&lt;/isbn&gt;&lt;urls&gt;&lt;related-urls&gt;&lt;url&gt;http://dx.doi.org/10.1111/anae.12638&lt;/url&gt;&lt;url&gt;https://www.ncbi.nlm.nih.gov/pubmed/24813132&lt;/url&gt;&lt;/related-urls&gt;&lt;pdf-urls&gt;&lt;url&gt;All Papers/P/Patel et al. 2014 - The effect of a multicomponent multidisciplinary bu ... on sleep and delirium in medical and surgical intensive care patients.pdf&lt;/url&gt;&lt;/pdf-urls&gt;&lt;/urls&gt;&lt;electronic-resource-num&gt;10.1111/anae.12638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5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33B00F2A" w14:textId="77777777" w:rsidR="002267A2" w:rsidRDefault="002267A2">
      <w:pPr>
        <w:rPr>
          <w:rFonts w:ascii="Times New Roman" w:eastAsia="Times New Roman" w:hAnsi="Times New Roman" w:cs="Times New Roman"/>
          <w:b/>
          <w:bCs/>
          <w:color w:val="000000"/>
        </w:rPr>
      </w:pPr>
      <w:r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73BF0F6C" w14:textId="11CE556E" w:rsidR="00472773" w:rsidRPr="00947D4D" w:rsidRDefault="00947D4D" w:rsidP="00F36B28">
      <w:pPr>
        <w:rPr>
          <w:rFonts w:ascii="Times New Roman" w:eastAsia="Times New Roman" w:hAnsi="Times New Roman" w:cs="Times New Roman"/>
          <w:b/>
          <w:bCs/>
          <w:color w:val="000000"/>
        </w:rPr>
      </w:pPr>
      <w:bookmarkStart w:id="0" w:name="_GoBack"/>
      <w:bookmarkEnd w:id="0"/>
      <w:r w:rsidRPr="00947D4D">
        <w:rPr>
          <w:rFonts w:ascii="Times New Roman" w:eastAsia="Times New Roman" w:hAnsi="Times New Roman" w:cs="Times New Roman"/>
          <w:b/>
          <w:bCs/>
          <w:color w:val="000000"/>
        </w:rPr>
        <w:lastRenderedPageBreak/>
        <w:t>References</w:t>
      </w:r>
    </w:p>
    <w:p w14:paraId="73BF0F6D" w14:textId="77777777" w:rsidR="00947D4D" w:rsidRPr="00947D4D" w:rsidRDefault="00472773" w:rsidP="00947D4D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47D4D">
        <w:rPr>
          <w:rFonts w:ascii="Times New Roman" w:eastAsia="Times New Roman" w:hAnsi="Times New Roman" w:cs="Times New Roman"/>
          <w:b/>
          <w:bCs/>
          <w:color w:val="000000"/>
          <w:szCs w:val="22"/>
        </w:rPr>
        <w:fldChar w:fldCharType="begin"/>
      </w:r>
      <w:r w:rsidRPr="00947D4D">
        <w:rPr>
          <w:rFonts w:ascii="Times New Roman" w:eastAsia="Times New Roman" w:hAnsi="Times New Roman" w:cs="Times New Roman"/>
          <w:b/>
          <w:bCs/>
          <w:color w:val="000000"/>
          <w:szCs w:val="22"/>
        </w:rPr>
        <w:instrText xml:space="preserve"> ADDIN EN.REFLIST </w:instrText>
      </w:r>
      <w:r w:rsidRPr="00947D4D">
        <w:rPr>
          <w:rFonts w:ascii="Times New Roman" w:eastAsia="Times New Roman" w:hAnsi="Times New Roman" w:cs="Times New Roman"/>
          <w:b/>
          <w:bCs/>
          <w:color w:val="000000"/>
          <w:szCs w:val="22"/>
        </w:rPr>
        <w:fldChar w:fldCharType="separate"/>
      </w:r>
      <w:r w:rsidR="00947D4D" w:rsidRPr="00947D4D">
        <w:rPr>
          <w:rFonts w:ascii="Times New Roman" w:hAnsi="Times New Roman" w:cs="Times New Roman"/>
          <w:noProof/>
          <w:szCs w:val="22"/>
        </w:rPr>
        <w:t>1.</w:t>
      </w:r>
      <w:r w:rsidR="00947D4D" w:rsidRPr="00947D4D">
        <w:rPr>
          <w:rFonts w:ascii="Times New Roman" w:hAnsi="Times New Roman" w:cs="Times New Roman"/>
          <w:noProof/>
          <w:szCs w:val="22"/>
        </w:rPr>
        <w:tab/>
        <w:t xml:space="preserve">Toublanc B, Rose D, Glérant J-C, Francois G, Mayeux I, Rodenstein D, Jounieaux V: </w:t>
      </w:r>
      <w:r w:rsidR="00947D4D" w:rsidRPr="00947D4D">
        <w:rPr>
          <w:rFonts w:ascii="Times New Roman" w:hAnsi="Times New Roman" w:cs="Times New Roman"/>
          <w:b/>
          <w:noProof/>
          <w:szCs w:val="22"/>
        </w:rPr>
        <w:t>Assist-control ventilation vs. low levels of pressure support ventilation on sleep quality in intubated ICU patients</w:t>
      </w:r>
      <w:r w:rsidR="00947D4D" w:rsidRPr="00947D4D">
        <w:rPr>
          <w:rFonts w:ascii="Times New Roman" w:hAnsi="Times New Roman" w:cs="Times New Roman"/>
          <w:noProof/>
          <w:szCs w:val="22"/>
        </w:rPr>
        <w:t xml:space="preserve">. </w:t>
      </w:r>
      <w:r w:rsidR="00947D4D" w:rsidRPr="00947D4D">
        <w:rPr>
          <w:rFonts w:ascii="Times New Roman" w:hAnsi="Times New Roman" w:cs="Times New Roman"/>
          <w:i/>
          <w:noProof/>
          <w:szCs w:val="22"/>
        </w:rPr>
        <w:t xml:space="preserve">Intensive Care Med </w:t>
      </w:r>
      <w:r w:rsidR="00947D4D" w:rsidRPr="00947D4D">
        <w:rPr>
          <w:rFonts w:ascii="Times New Roman" w:hAnsi="Times New Roman" w:cs="Times New Roman"/>
          <w:noProof/>
          <w:szCs w:val="22"/>
        </w:rPr>
        <w:t xml:space="preserve">2007, </w:t>
      </w:r>
      <w:r w:rsidR="00947D4D" w:rsidRPr="00947D4D">
        <w:rPr>
          <w:rFonts w:ascii="Times New Roman" w:hAnsi="Times New Roman" w:cs="Times New Roman"/>
          <w:b/>
          <w:noProof/>
          <w:szCs w:val="22"/>
        </w:rPr>
        <w:t>33</w:t>
      </w:r>
      <w:r w:rsidR="00947D4D" w:rsidRPr="00947D4D">
        <w:rPr>
          <w:rFonts w:ascii="Times New Roman" w:hAnsi="Times New Roman" w:cs="Times New Roman"/>
          <w:noProof/>
          <w:szCs w:val="22"/>
        </w:rPr>
        <w:t>(7):1148-1154.</w:t>
      </w:r>
    </w:p>
    <w:p w14:paraId="73BF0F6E" w14:textId="77777777" w:rsidR="00947D4D" w:rsidRPr="00947D4D" w:rsidRDefault="00947D4D" w:rsidP="00947D4D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47D4D">
        <w:rPr>
          <w:rFonts w:ascii="Times New Roman" w:hAnsi="Times New Roman" w:cs="Times New Roman"/>
          <w:noProof/>
          <w:szCs w:val="22"/>
        </w:rPr>
        <w:t>2.</w:t>
      </w:r>
      <w:r w:rsidRPr="00947D4D">
        <w:rPr>
          <w:rFonts w:ascii="Times New Roman" w:hAnsi="Times New Roman" w:cs="Times New Roman"/>
          <w:noProof/>
          <w:szCs w:val="22"/>
        </w:rPr>
        <w:tab/>
        <w:t xml:space="preserve">Cabello B, Thille AW, Drouot X, Galia F, Mancebo J, d'Ortho M-P, Brochard L: </w:t>
      </w:r>
      <w:r w:rsidRPr="00947D4D">
        <w:rPr>
          <w:rFonts w:ascii="Times New Roman" w:hAnsi="Times New Roman" w:cs="Times New Roman"/>
          <w:b/>
          <w:noProof/>
          <w:szCs w:val="22"/>
        </w:rPr>
        <w:t>Sleep quality in mechanically ventilated patients: comparison of three ventilatory modes</w:t>
      </w:r>
      <w:r w:rsidRPr="00947D4D">
        <w:rPr>
          <w:rFonts w:ascii="Times New Roman" w:hAnsi="Times New Roman" w:cs="Times New Roman"/>
          <w:noProof/>
          <w:szCs w:val="22"/>
        </w:rPr>
        <w:t xml:space="preserve">. </w:t>
      </w:r>
      <w:r w:rsidRPr="00947D4D">
        <w:rPr>
          <w:rFonts w:ascii="Times New Roman" w:hAnsi="Times New Roman" w:cs="Times New Roman"/>
          <w:i/>
          <w:noProof/>
          <w:szCs w:val="22"/>
        </w:rPr>
        <w:t xml:space="preserve">Crit Care Med </w:t>
      </w:r>
      <w:r w:rsidRPr="00947D4D">
        <w:rPr>
          <w:rFonts w:ascii="Times New Roman" w:hAnsi="Times New Roman" w:cs="Times New Roman"/>
          <w:noProof/>
          <w:szCs w:val="22"/>
        </w:rPr>
        <w:t xml:space="preserve">2008, </w:t>
      </w:r>
      <w:r w:rsidRPr="00947D4D">
        <w:rPr>
          <w:rFonts w:ascii="Times New Roman" w:hAnsi="Times New Roman" w:cs="Times New Roman"/>
          <w:b/>
          <w:noProof/>
          <w:szCs w:val="22"/>
        </w:rPr>
        <w:t>36</w:t>
      </w:r>
      <w:r w:rsidRPr="00947D4D">
        <w:rPr>
          <w:rFonts w:ascii="Times New Roman" w:hAnsi="Times New Roman" w:cs="Times New Roman"/>
          <w:noProof/>
          <w:szCs w:val="22"/>
        </w:rPr>
        <w:t>(6):1749-1755.</w:t>
      </w:r>
    </w:p>
    <w:p w14:paraId="73BF0F6F" w14:textId="77777777" w:rsidR="00947D4D" w:rsidRPr="00947D4D" w:rsidRDefault="00947D4D" w:rsidP="00947D4D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47D4D">
        <w:rPr>
          <w:rFonts w:ascii="Times New Roman" w:hAnsi="Times New Roman" w:cs="Times New Roman"/>
          <w:noProof/>
          <w:szCs w:val="22"/>
        </w:rPr>
        <w:t>3.</w:t>
      </w:r>
      <w:r w:rsidRPr="00947D4D">
        <w:rPr>
          <w:rFonts w:ascii="Times New Roman" w:hAnsi="Times New Roman" w:cs="Times New Roman"/>
          <w:noProof/>
          <w:szCs w:val="22"/>
        </w:rPr>
        <w:tab/>
        <w:t xml:space="preserve">Andréjak C, Monconduit J, Rose D, Toublanc B, Mayeux I, Rodenstein D, Jounieaux V: </w:t>
      </w:r>
      <w:r w:rsidRPr="00947D4D">
        <w:rPr>
          <w:rFonts w:ascii="Times New Roman" w:hAnsi="Times New Roman" w:cs="Times New Roman"/>
          <w:b/>
          <w:noProof/>
          <w:szCs w:val="22"/>
        </w:rPr>
        <w:t>Does using pressure-controlled ventilation to rest respiratory muscles improve sleep in ICU patients?</w:t>
      </w:r>
      <w:r w:rsidRPr="00947D4D">
        <w:rPr>
          <w:rFonts w:ascii="Times New Roman" w:hAnsi="Times New Roman" w:cs="Times New Roman"/>
          <w:noProof/>
          <w:szCs w:val="22"/>
        </w:rPr>
        <w:t xml:space="preserve"> </w:t>
      </w:r>
      <w:r w:rsidRPr="00947D4D">
        <w:rPr>
          <w:rFonts w:ascii="Times New Roman" w:hAnsi="Times New Roman" w:cs="Times New Roman"/>
          <w:i/>
          <w:noProof/>
          <w:szCs w:val="22"/>
        </w:rPr>
        <w:t xml:space="preserve">Respir Med </w:t>
      </w:r>
      <w:r w:rsidRPr="00947D4D">
        <w:rPr>
          <w:rFonts w:ascii="Times New Roman" w:hAnsi="Times New Roman" w:cs="Times New Roman"/>
          <w:noProof/>
          <w:szCs w:val="22"/>
        </w:rPr>
        <w:t xml:space="preserve">2013, </w:t>
      </w:r>
      <w:r w:rsidRPr="00947D4D">
        <w:rPr>
          <w:rFonts w:ascii="Times New Roman" w:hAnsi="Times New Roman" w:cs="Times New Roman"/>
          <w:b/>
          <w:noProof/>
          <w:szCs w:val="22"/>
        </w:rPr>
        <w:t>107</w:t>
      </w:r>
      <w:r w:rsidRPr="00947D4D">
        <w:rPr>
          <w:rFonts w:ascii="Times New Roman" w:hAnsi="Times New Roman" w:cs="Times New Roman"/>
          <w:noProof/>
          <w:szCs w:val="22"/>
        </w:rPr>
        <w:t>(4):534-541.</w:t>
      </w:r>
    </w:p>
    <w:p w14:paraId="73BF0F70" w14:textId="77777777" w:rsidR="00947D4D" w:rsidRPr="00947D4D" w:rsidRDefault="00947D4D" w:rsidP="00947D4D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47D4D">
        <w:rPr>
          <w:rFonts w:ascii="Times New Roman" w:hAnsi="Times New Roman" w:cs="Times New Roman"/>
          <w:noProof/>
          <w:szCs w:val="22"/>
        </w:rPr>
        <w:t>4.</w:t>
      </w:r>
      <w:r w:rsidRPr="00947D4D">
        <w:rPr>
          <w:rFonts w:ascii="Times New Roman" w:hAnsi="Times New Roman" w:cs="Times New Roman"/>
          <w:noProof/>
          <w:szCs w:val="22"/>
        </w:rPr>
        <w:tab/>
        <w:t xml:space="preserve">Alexopoulou C, Kondili E, Vakouti E, Klimathianaki M, Prinianakis G, Georgopoulos D: </w:t>
      </w:r>
      <w:r w:rsidRPr="00947D4D">
        <w:rPr>
          <w:rFonts w:ascii="Times New Roman" w:hAnsi="Times New Roman" w:cs="Times New Roman"/>
          <w:b/>
          <w:noProof/>
          <w:szCs w:val="22"/>
        </w:rPr>
        <w:t>Sleep during proportional-assist ventilation with load-adjustable gain factors in critically ill patients</w:t>
      </w:r>
      <w:r w:rsidRPr="00947D4D">
        <w:rPr>
          <w:rFonts w:ascii="Times New Roman" w:hAnsi="Times New Roman" w:cs="Times New Roman"/>
          <w:noProof/>
          <w:szCs w:val="22"/>
        </w:rPr>
        <w:t xml:space="preserve">. </w:t>
      </w:r>
      <w:r w:rsidRPr="00947D4D">
        <w:rPr>
          <w:rFonts w:ascii="Times New Roman" w:hAnsi="Times New Roman" w:cs="Times New Roman"/>
          <w:i/>
          <w:noProof/>
          <w:szCs w:val="22"/>
        </w:rPr>
        <w:t xml:space="preserve">Intensive Care Med </w:t>
      </w:r>
      <w:r w:rsidRPr="00947D4D">
        <w:rPr>
          <w:rFonts w:ascii="Times New Roman" w:hAnsi="Times New Roman" w:cs="Times New Roman"/>
          <w:noProof/>
          <w:szCs w:val="22"/>
        </w:rPr>
        <w:t xml:space="preserve">2007, </w:t>
      </w:r>
      <w:r w:rsidRPr="00947D4D">
        <w:rPr>
          <w:rFonts w:ascii="Times New Roman" w:hAnsi="Times New Roman" w:cs="Times New Roman"/>
          <w:b/>
          <w:noProof/>
          <w:szCs w:val="22"/>
        </w:rPr>
        <w:t>33</w:t>
      </w:r>
      <w:r w:rsidRPr="00947D4D">
        <w:rPr>
          <w:rFonts w:ascii="Times New Roman" w:hAnsi="Times New Roman" w:cs="Times New Roman"/>
          <w:noProof/>
          <w:szCs w:val="22"/>
        </w:rPr>
        <w:t>(7):1139-1147.</w:t>
      </w:r>
    </w:p>
    <w:p w14:paraId="73BF0F71" w14:textId="77777777" w:rsidR="00947D4D" w:rsidRPr="00947D4D" w:rsidRDefault="00947D4D" w:rsidP="00947D4D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47D4D">
        <w:rPr>
          <w:rFonts w:ascii="Times New Roman" w:hAnsi="Times New Roman" w:cs="Times New Roman"/>
          <w:noProof/>
          <w:szCs w:val="22"/>
        </w:rPr>
        <w:t>5.</w:t>
      </w:r>
      <w:r w:rsidRPr="00947D4D">
        <w:rPr>
          <w:rFonts w:ascii="Times New Roman" w:hAnsi="Times New Roman" w:cs="Times New Roman"/>
          <w:noProof/>
          <w:szCs w:val="22"/>
        </w:rPr>
        <w:tab/>
        <w:t xml:space="preserve">Bosma K, Ferreyra G, Ambrogio C, Pasero D, Mirabella L, Braghiroli A, Appendini L, Mascia L, Ranieri VM: </w:t>
      </w:r>
      <w:r w:rsidRPr="00947D4D">
        <w:rPr>
          <w:rFonts w:ascii="Times New Roman" w:hAnsi="Times New Roman" w:cs="Times New Roman"/>
          <w:b/>
          <w:noProof/>
          <w:szCs w:val="22"/>
        </w:rPr>
        <w:t>Patient-ventilator interaction and sleep in mechanically ventilated patients: pressure support versus proportional assist ventilation</w:t>
      </w:r>
      <w:r w:rsidRPr="00947D4D">
        <w:rPr>
          <w:rFonts w:ascii="Times New Roman" w:hAnsi="Times New Roman" w:cs="Times New Roman"/>
          <w:noProof/>
          <w:szCs w:val="22"/>
        </w:rPr>
        <w:t xml:space="preserve">. </w:t>
      </w:r>
      <w:r w:rsidRPr="00947D4D">
        <w:rPr>
          <w:rFonts w:ascii="Times New Roman" w:hAnsi="Times New Roman" w:cs="Times New Roman"/>
          <w:i/>
          <w:noProof/>
          <w:szCs w:val="22"/>
        </w:rPr>
        <w:t xml:space="preserve">Crit Care Med </w:t>
      </w:r>
      <w:r w:rsidRPr="00947D4D">
        <w:rPr>
          <w:rFonts w:ascii="Times New Roman" w:hAnsi="Times New Roman" w:cs="Times New Roman"/>
          <w:noProof/>
          <w:szCs w:val="22"/>
        </w:rPr>
        <w:t xml:space="preserve">2007, </w:t>
      </w:r>
      <w:r w:rsidRPr="00947D4D">
        <w:rPr>
          <w:rFonts w:ascii="Times New Roman" w:hAnsi="Times New Roman" w:cs="Times New Roman"/>
          <w:b/>
          <w:noProof/>
          <w:szCs w:val="22"/>
        </w:rPr>
        <w:t>35</w:t>
      </w:r>
      <w:r w:rsidRPr="00947D4D">
        <w:rPr>
          <w:rFonts w:ascii="Times New Roman" w:hAnsi="Times New Roman" w:cs="Times New Roman"/>
          <w:noProof/>
          <w:szCs w:val="22"/>
        </w:rPr>
        <w:t>(4):1048-1054.</w:t>
      </w:r>
    </w:p>
    <w:p w14:paraId="73BF0F72" w14:textId="77777777" w:rsidR="00947D4D" w:rsidRPr="00947D4D" w:rsidRDefault="00947D4D" w:rsidP="00947D4D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47D4D">
        <w:rPr>
          <w:rFonts w:ascii="Times New Roman" w:hAnsi="Times New Roman" w:cs="Times New Roman"/>
          <w:noProof/>
          <w:szCs w:val="22"/>
        </w:rPr>
        <w:t>6.</w:t>
      </w:r>
      <w:r w:rsidRPr="00947D4D">
        <w:rPr>
          <w:rFonts w:ascii="Times New Roman" w:hAnsi="Times New Roman" w:cs="Times New Roman"/>
          <w:noProof/>
          <w:szCs w:val="22"/>
        </w:rPr>
        <w:tab/>
        <w:t xml:space="preserve">Alexopoulou C, Kondili E, Plataki M, Georgopoulos D: </w:t>
      </w:r>
      <w:r w:rsidRPr="00947D4D">
        <w:rPr>
          <w:rFonts w:ascii="Times New Roman" w:hAnsi="Times New Roman" w:cs="Times New Roman"/>
          <w:b/>
          <w:noProof/>
          <w:szCs w:val="22"/>
        </w:rPr>
        <w:t>Patient-ventilator synchrony and sleep quality with proportional assist and pressure support ventilation</w:t>
      </w:r>
      <w:r w:rsidRPr="00947D4D">
        <w:rPr>
          <w:rFonts w:ascii="Times New Roman" w:hAnsi="Times New Roman" w:cs="Times New Roman"/>
          <w:noProof/>
          <w:szCs w:val="22"/>
        </w:rPr>
        <w:t xml:space="preserve">. </w:t>
      </w:r>
      <w:r w:rsidRPr="00947D4D">
        <w:rPr>
          <w:rFonts w:ascii="Times New Roman" w:hAnsi="Times New Roman" w:cs="Times New Roman"/>
          <w:i/>
          <w:noProof/>
          <w:szCs w:val="22"/>
        </w:rPr>
        <w:t xml:space="preserve">Intensive Care Med </w:t>
      </w:r>
      <w:r w:rsidRPr="00947D4D">
        <w:rPr>
          <w:rFonts w:ascii="Times New Roman" w:hAnsi="Times New Roman" w:cs="Times New Roman"/>
          <w:noProof/>
          <w:szCs w:val="22"/>
        </w:rPr>
        <w:t xml:space="preserve">2013, </w:t>
      </w:r>
      <w:r w:rsidRPr="00947D4D">
        <w:rPr>
          <w:rFonts w:ascii="Times New Roman" w:hAnsi="Times New Roman" w:cs="Times New Roman"/>
          <w:b/>
          <w:noProof/>
          <w:szCs w:val="22"/>
        </w:rPr>
        <w:t>39</w:t>
      </w:r>
      <w:r w:rsidRPr="00947D4D">
        <w:rPr>
          <w:rFonts w:ascii="Times New Roman" w:hAnsi="Times New Roman" w:cs="Times New Roman"/>
          <w:noProof/>
          <w:szCs w:val="22"/>
        </w:rPr>
        <w:t>(6):1040-1047.</w:t>
      </w:r>
    </w:p>
    <w:p w14:paraId="73BF0F73" w14:textId="77777777" w:rsidR="00947D4D" w:rsidRPr="00947D4D" w:rsidRDefault="00947D4D" w:rsidP="00947D4D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47D4D">
        <w:rPr>
          <w:rFonts w:ascii="Times New Roman" w:hAnsi="Times New Roman" w:cs="Times New Roman"/>
          <w:noProof/>
          <w:szCs w:val="22"/>
        </w:rPr>
        <w:t>7.</w:t>
      </w:r>
      <w:r w:rsidRPr="00947D4D">
        <w:rPr>
          <w:rFonts w:ascii="Times New Roman" w:hAnsi="Times New Roman" w:cs="Times New Roman"/>
          <w:noProof/>
          <w:szCs w:val="22"/>
        </w:rPr>
        <w:tab/>
        <w:t xml:space="preserve">Delisle S, Ouellet P, Bellemare P, Tétrault J-P, Arsenault P: </w:t>
      </w:r>
      <w:r w:rsidRPr="00947D4D">
        <w:rPr>
          <w:rFonts w:ascii="Times New Roman" w:hAnsi="Times New Roman" w:cs="Times New Roman"/>
          <w:b/>
          <w:noProof/>
          <w:szCs w:val="22"/>
        </w:rPr>
        <w:t>Sleep quality in mechanically ventilated patients: comparison between NAVA and PSV modes</w:t>
      </w:r>
      <w:r w:rsidRPr="00947D4D">
        <w:rPr>
          <w:rFonts w:ascii="Times New Roman" w:hAnsi="Times New Roman" w:cs="Times New Roman"/>
          <w:noProof/>
          <w:szCs w:val="22"/>
        </w:rPr>
        <w:t xml:space="preserve">. </w:t>
      </w:r>
      <w:r w:rsidRPr="00947D4D">
        <w:rPr>
          <w:rFonts w:ascii="Times New Roman" w:hAnsi="Times New Roman" w:cs="Times New Roman"/>
          <w:i/>
          <w:noProof/>
          <w:szCs w:val="22"/>
        </w:rPr>
        <w:t xml:space="preserve">Ann Intensive Care </w:t>
      </w:r>
      <w:r w:rsidRPr="00947D4D">
        <w:rPr>
          <w:rFonts w:ascii="Times New Roman" w:hAnsi="Times New Roman" w:cs="Times New Roman"/>
          <w:noProof/>
          <w:szCs w:val="22"/>
        </w:rPr>
        <w:t xml:space="preserve">2011, </w:t>
      </w:r>
      <w:r w:rsidRPr="00947D4D">
        <w:rPr>
          <w:rFonts w:ascii="Times New Roman" w:hAnsi="Times New Roman" w:cs="Times New Roman"/>
          <w:b/>
          <w:noProof/>
          <w:szCs w:val="22"/>
        </w:rPr>
        <w:t>1</w:t>
      </w:r>
      <w:r w:rsidRPr="00947D4D">
        <w:rPr>
          <w:rFonts w:ascii="Times New Roman" w:hAnsi="Times New Roman" w:cs="Times New Roman"/>
          <w:noProof/>
          <w:szCs w:val="22"/>
        </w:rPr>
        <w:t>(1):42.</w:t>
      </w:r>
    </w:p>
    <w:p w14:paraId="73BF0F74" w14:textId="77777777" w:rsidR="00947D4D" w:rsidRPr="00947D4D" w:rsidRDefault="00947D4D" w:rsidP="00947D4D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47D4D">
        <w:rPr>
          <w:rFonts w:ascii="Times New Roman" w:hAnsi="Times New Roman" w:cs="Times New Roman"/>
          <w:noProof/>
          <w:szCs w:val="22"/>
        </w:rPr>
        <w:t>8.</w:t>
      </w:r>
      <w:r w:rsidRPr="00947D4D">
        <w:rPr>
          <w:rFonts w:ascii="Times New Roman" w:hAnsi="Times New Roman" w:cs="Times New Roman"/>
          <w:noProof/>
          <w:szCs w:val="22"/>
        </w:rPr>
        <w:tab/>
        <w:t xml:space="preserve">Cho M-Y, Min ES, Hur M-H, Lee MS: </w:t>
      </w:r>
      <w:r w:rsidRPr="00947D4D">
        <w:rPr>
          <w:rFonts w:ascii="Times New Roman" w:hAnsi="Times New Roman" w:cs="Times New Roman"/>
          <w:b/>
          <w:noProof/>
          <w:szCs w:val="22"/>
        </w:rPr>
        <w:t>Effects of aromatherapy on the anxiety, vital signs, and sleep quality of percutaneous coronary intervention patients in intensive care units</w:t>
      </w:r>
      <w:r w:rsidRPr="00947D4D">
        <w:rPr>
          <w:rFonts w:ascii="Times New Roman" w:hAnsi="Times New Roman" w:cs="Times New Roman"/>
          <w:noProof/>
          <w:szCs w:val="22"/>
        </w:rPr>
        <w:t xml:space="preserve">. </w:t>
      </w:r>
      <w:r w:rsidRPr="00947D4D">
        <w:rPr>
          <w:rFonts w:ascii="Times New Roman" w:hAnsi="Times New Roman" w:cs="Times New Roman"/>
          <w:i/>
          <w:noProof/>
          <w:szCs w:val="22"/>
        </w:rPr>
        <w:t xml:space="preserve">Evid Based Complement Alternat Med </w:t>
      </w:r>
      <w:r w:rsidRPr="00947D4D">
        <w:rPr>
          <w:rFonts w:ascii="Times New Roman" w:hAnsi="Times New Roman" w:cs="Times New Roman"/>
          <w:noProof/>
          <w:szCs w:val="22"/>
        </w:rPr>
        <w:t xml:space="preserve">2013, </w:t>
      </w:r>
      <w:r w:rsidRPr="00947D4D">
        <w:rPr>
          <w:rFonts w:ascii="Times New Roman" w:hAnsi="Times New Roman" w:cs="Times New Roman"/>
          <w:b/>
          <w:noProof/>
          <w:szCs w:val="22"/>
        </w:rPr>
        <w:t>2013</w:t>
      </w:r>
      <w:r w:rsidRPr="00947D4D">
        <w:rPr>
          <w:rFonts w:ascii="Times New Roman" w:hAnsi="Times New Roman" w:cs="Times New Roman"/>
          <w:noProof/>
          <w:szCs w:val="22"/>
        </w:rPr>
        <w:t>:381381.</w:t>
      </w:r>
    </w:p>
    <w:p w14:paraId="73BF0F75" w14:textId="77777777" w:rsidR="00947D4D" w:rsidRPr="00947D4D" w:rsidRDefault="00947D4D" w:rsidP="00947D4D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47D4D">
        <w:rPr>
          <w:rFonts w:ascii="Times New Roman" w:hAnsi="Times New Roman" w:cs="Times New Roman"/>
          <w:noProof/>
          <w:szCs w:val="22"/>
        </w:rPr>
        <w:t>9.</w:t>
      </w:r>
      <w:r w:rsidRPr="00947D4D">
        <w:rPr>
          <w:rFonts w:ascii="Times New Roman" w:hAnsi="Times New Roman" w:cs="Times New Roman"/>
          <w:noProof/>
          <w:szCs w:val="22"/>
        </w:rPr>
        <w:tab/>
        <w:t xml:space="preserve">Little A, Ethier C, Ayas N, Thanachayanont T, Jiang D, Mehta S: </w:t>
      </w:r>
      <w:r w:rsidRPr="00947D4D">
        <w:rPr>
          <w:rFonts w:ascii="Times New Roman" w:hAnsi="Times New Roman" w:cs="Times New Roman"/>
          <w:b/>
          <w:noProof/>
          <w:szCs w:val="22"/>
        </w:rPr>
        <w:t>A patient survey of sleep quality in the Intensive Care Unit</w:t>
      </w:r>
      <w:r w:rsidRPr="00947D4D">
        <w:rPr>
          <w:rFonts w:ascii="Times New Roman" w:hAnsi="Times New Roman" w:cs="Times New Roman"/>
          <w:noProof/>
          <w:szCs w:val="22"/>
        </w:rPr>
        <w:t xml:space="preserve">. </w:t>
      </w:r>
      <w:r w:rsidRPr="00947D4D">
        <w:rPr>
          <w:rFonts w:ascii="Times New Roman" w:hAnsi="Times New Roman" w:cs="Times New Roman"/>
          <w:i/>
          <w:noProof/>
          <w:szCs w:val="22"/>
        </w:rPr>
        <w:t xml:space="preserve">Minerva Anestesiol </w:t>
      </w:r>
      <w:r w:rsidRPr="00947D4D">
        <w:rPr>
          <w:rFonts w:ascii="Times New Roman" w:hAnsi="Times New Roman" w:cs="Times New Roman"/>
          <w:noProof/>
          <w:szCs w:val="22"/>
        </w:rPr>
        <w:t xml:space="preserve">2012, </w:t>
      </w:r>
      <w:r w:rsidRPr="00947D4D">
        <w:rPr>
          <w:rFonts w:ascii="Times New Roman" w:hAnsi="Times New Roman" w:cs="Times New Roman"/>
          <w:b/>
          <w:noProof/>
          <w:szCs w:val="22"/>
        </w:rPr>
        <w:t>78</w:t>
      </w:r>
      <w:r w:rsidRPr="00947D4D">
        <w:rPr>
          <w:rFonts w:ascii="Times New Roman" w:hAnsi="Times New Roman" w:cs="Times New Roman"/>
          <w:noProof/>
          <w:szCs w:val="22"/>
        </w:rPr>
        <w:t>(4):406-414.</w:t>
      </w:r>
    </w:p>
    <w:p w14:paraId="73BF0F76" w14:textId="77777777" w:rsidR="00947D4D" w:rsidRPr="00947D4D" w:rsidRDefault="00947D4D" w:rsidP="00947D4D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47D4D">
        <w:rPr>
          <w:rFonts w:ascii="Times New Roman" w:hAnsi="Times New Roman" w:cs="Times New Roman"/>
          <w:noProof/>
          <w:szCs w:val="22"/>
        </w:rPr>
        <w:t>10.</w:t>
      </w:r>
      <w:r w:rsidRPr="00947D4D">
        <w:rPr>
          <w:rFonts w:ascii="Times New Roman" w:hAnsi="Times New Roman" w:cs="Times New Roman"/>
          <w:noProof/>
          <w:szCs w:val="22"/>
        </w:rPr>
        <w:tab/>
        <w:t xml:space="preserve">Alexopoulou C, Kondili E, Diamantaki E, Psarologakis C, Kokkini S, Bolaki M, Georgopoulos D: </w:t>
      </w:r>
      <w:r w:rsidRPr="00947D4D">
        <w:rPr>
          <w:rFonts w:ascii="Times New Roman" w:hAnsi="Times New Roman" w:cs="Times New Roman"/>
          <w:b/>
          <w:noProof/>
          <w:szCs w:val="22"/>
        </w:rPr>
        <w:t>Effects of dexmedetomidine on sleep quality in critically ill patients: a pilot study</w:t>
      </w:r>
      <w:r w:rsidRPr="00947D4D">
        <w:rPr>
          <w:rFonts w:ascii="Times New Roman" w:hAnsi="Times New Roman" w:cs="Times New Roman"/>
          <w:noProof/>
          <w:szCs w:val="22"/>
        </w:rPr>
        <w:t xml:space="preserve">. </w:t>
      </w:r>
      <w:r w:rsidRPr="00947D4D">
        <w:rPr>
          <w:rFonts w:ascii="Times New Roman" w:hAnsi="Times New Roman" w:cs="Times New Roman"/>
          <w:i/>
          <w:noProof/>
          <w:szCs w:val="22"/>
        </w:rPr>
        <w:t xml:space="preserve">Anesthesiology </w:t>
      </w:r>
      <w:r w:rsidRPr="00947D4D">
        <w:rPr>
          <w:rFonts w:ascii="Times New Roman" w:hAnsi="Times New Roman" w:cs="Times New Roman"/>
          <w:noProof/>
          <w:szCs w:val="22"/>
        </w:rPr>
        <w:t xml:space="preserve">2014, </w:t>
      </w:r>
      <w:r w:rsidRPr="00947D4D">
        <w:rPr>
          <w:rFonts w:ascii="Times New Roman" w:hAnsi="Times New Roman" w:cs="Times New Roman"/>
          <w:b/>
          <w:noProof/>
          <w:szCs w:val="22"/>
        </w:rPr>
        <w:t>121</w:t>
      </w:r>
      <w:r w:rsidRPr="00947D4D">
        <w:rPr>
          <w:rFonts w:ascii="Times New Roman" w:hAnsi="Times New Roman" w:cs="Times New Roman"/>
          <w:noProof/>
          <w:szCs w:val="22"/>
        </w:rPr>
        <w:t>(4):801-807.</w:t>
      </w:r>
    </w:p>
    <w:p w14:paraId="73BF0F77" w14:textId="77777777" w:rsidR="00947D4D" w:rsidRPr="00947D4D" w:rsidRDefault="00947D4D" w:rsidP="00947D4D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47D4D">
        <w:rPr>
          <w:rFonts w:ascii="Times New Roman" w:hAnsi="Times New Roman" w:cs="Times New Roman"/>
          <w:noProof/>
          <w:szCs w:val="22"/>
        </w:rPr>
        <w:t>11.</w:t>
      </w:r>
      <w:r w:rsidRPr="00947D4D">
        <w:rPr>
          <w:rFonts w:ascii="Times New Roman" w:hAnsi="Times New Roman" w:cs="Times New Roman"/>
          <w:noProof/>
          <w:szCs w:val="22"/>
        </w:rPr>
        <w:tab/>
        <w:t xml:space="preserve">Wu X-H, Cui F, Zhang C, Meng Z-T, Wang D-X, Ma J, Wang G-F, Zhu S-N, Ma D: </w:t>
      </w:r>
      <w:r w:rsidRPr="00947D4D">
        <w:rPr>
          <w:rFonts w:ascii="Times New Roman" w:hAnsi="Times New Roman" w:cs="Times New Roman"/>
          <w:b/>
          <w:noProof/>
          <w:szCs w:val="22"/>
        </w:rPr>
        <w:t>Low-dose Dexmedetomidine Improves Sleep Quality Pattern in Elderly Patients after Noncardiac Surgery in the Intensive Care Unit: A Pilot Randomized Controlled Trial</w:t>
      </w:r>
      <w:r w:rsidRPr="00947D4D">
        <w:rPr>
          <w:rFonts w:ascii="Times New Roman" w:hAnsi="Times New Roman" w:cs="Times New Roman"/>
          <w:noProof/>
          <w:szCs w:val="22"/>
        </w:rPr>
        <w:t xml:space="preserve">. </w:t>
      </w:r>
      <w:r w:rsidRPr="00947D4D">
        <w:rPr>
          <w:rFonts w:ascii="Times New Roman" w:hAnsi="Times New Roman" w:cs="Times New Roman"/>
          <w:i/>
          <w:noProof/>
          <w:szCs w:val="22"/>
        </w:rPr>
        <w:t xml:space="preserve">Anesthesiology </w:t>
      </w:r>
      <w:r w:rsidRPr="00947D4D">
        <w:rPr>
          <w:rFonts w:ascii="Times New Roman" w:hAnsi="Times New Roman" w:cs="Times New Roman"/>
          <w:noProof/>
          <w:szCs w:val="22"/>
        </w:rPr>
        <w:t xml:space="preserve">2016, </w:t>
      </w:r>
      <w:r w:rsidRPr="00947D4D">
        <w:rPr>
          <w:rFonts w:ascii="Times New Roman" w:hAnsi="Times New Roman" w:cs="Times New Roman"/>
          <w:b/>
          <w:noProof/>
          <w:szCs w:val="22"/>
        </w:rPr>
        <w:t>125</w:t>
      </w:r>
      <w:r w:rsidRPr="00947D4D">
        <w:rPr>
          <w:rFonts w:ascii="Times New Roman" w:hAnsi="Times New Roman" w:cs="Times New Roman"/>
          <w:noProof/>
          <w:szCs w:val="22"/>
        </w:rPr>
        <w:t>(5):979-991.</w:t>
      </w:r>
    </w:p>
    <w:p w14:paraId="73BF0F78" w14:textId="77777777" w:rsidR="00947D4D" w:rsidRPr="00947D4D" w:rsidRDefault="00947D4D" w:rsidP="00947D4D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47D4D">
        <w:rPr>
          <w:rFonts w:ascii="Times New Roman" w:hAnsi="Times New Roman" w:cs="Times New Roman"/>
          <w:noProof/>
          <w:szCs w:val="22"/>
        </w:rPr>
        <w:t>12.</w:t>
      </w:r>
      <w:r w:rsidRPr="00947D4D">
        <w:rPr>
          <w:rFonts w:ascii="Times New Roman" w:hAnsi="Times New Roman" w:cs="Times New Roman"/>
          <w:noProof/>
          <w:szCs w:val="22"/>
        </w:rPr>
        <w:tab/>
        <w:t xml:space="preserve">Li SY, Wang TJ, Vivienne Wu SF, Liang SY, Tung HH: </w:t>
      </w:r>
      <w:r w:rsidRPr="00947D4D">
        <w:rPr>
          <w:rFonts w:ascii="Times New Roman" w:hAnsi="Times New Roman" w:cs="Times New Roman"/>
          <w:b/>
          <w:noProof/>
          <w:szCs w:val="22"/>
        </w:rPr>
        <w:t>Efficacy of controlling night-time noise and activities to improve patients' sleep quality in a surgical intensive care unit</w:t>
      </w:r>
      <w:r w:rsidRPr="00947D4D">
        <w:rPr>
          <w:rFonts w:ascii="Times New Roman" w:hAnsi="Times New Roman" w:cs="Times New Roman"/>
          <w:noProof/>
          <w:szCs w:val="22"/>
        </w:rPr>
        <w:t xml:space="preserve">. </w:t>
      </w:r>
      <w:r w:rsidRPr="00947D4D">
        <w:rPr>
          <w:rFonts w:ascii="Times New Roman" w:hAnsi="Times New Roman" w:cs="Times New Roman"/>
          <w:i/>
          <w:noProof/>
          <w:szCs w:val="22"/>
        </w:rPr>
        <w:t xml:space="preserve">Journal of clinical nursing </w:t>
      </w:r>
      <w:r w:rsidRPr="00947D4D">
        <w:rPr>
          <w:rFonts w:ascii="Times New Roman" w:hAnsi="Times New Roman" w:cs="Times New Roman"/>
          <w:noProof/>
          <w:szCs w:val="22"/>
        </w:rPr>
        <w:t xml:space="preserve">2011, </w:t>
      </w:r>
      <w:r w:rsidRPr="00947D4D">
        <w:rPr>
          <w:rFonts w:ascii="Times New Roman" w:hAnsi="Times New Roman" w:cs="Times New Roman"/>
          <w:b/>
          <w:noProof/>
          <w:szCs w:val="22"/>
        </w:rPr>
        <w:t>20</w:t>
      </w:r>
      <w:r w:rsidRPr="00947D4D">
        <w:rPr>
          <w:rFonts w:ascii="Times New Roman" w:hAnsi="Times New Roman" w:cs="Times New Roman"/>
          <w:noProof/>
          <w:szCs w:val="22"/>
        </w:rPr>
        <w:t>(3-4):396-407.</w:t>
      </w:r>
    </w:p>
    <w:p w14:paraId="73BF0F79" w14:textId="77777777" w:rsidR="00947D4D" w:rsidRPr="00947D4D" w:rsidRDefault="00947D4D" w:rsidP="00947D4D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47D4D">
        <w:rPr>
          <w:rFonts w:ascii="Times New Roman" w:hAnsi="Times New Roman" w:cs="Times New Roman"/>
          <w:noProof/>
          <w:szCs w:val="22"/>
        </w:rPr>
        <w:t>13.</w:t>
      </w:r>
      <w:r w:rsidRPr="00947D4D">
        <w:rPr>
          <w:rFonts w:ascii="Times New Roman" w:hAnsi="Times New Roman" w:cs="Times New Roman"/>
          <w:noProof/>
          <w:szCs w:val="22"/>
        </w:rPr>
        <w:tab/>
        <w:t xml:space="preserve">Nam LE, Lim CJ, Ri KM, Ju LE, Hui LY, Ju CE, Ran LH: </w:t>
      </w:r>
      <w:r w:rsidRPr="00947D4D">
        <w:rPr>
          <w:rFonts w:ascii="Times New Roman" w:hAnsi="Times New Roman" w:cs="Times New Roman"/>
          <w:b/>
          <w:noProof/>
          <w:szCs w:val="22"/>
        </w:rPr>
        <w:t>The Effects of Sleep Improvement Intervention on the Sleep Quality and Incidence of Delirium in the Intensive Care Unit Patients</w:t>
      </w:r>
      <w:r w:rsidRPr="00947D4D">
        <w:rPr>
          <w:rFonts w:ascii="Times New Roman" w:hAnsi="Times New Roman" w:cs="Times New Roman"/>
          <w:noProof/>
          <w:szCs w:val="22"/>
        </w:rPr>
        <w:t xml:space="preserve">. </w:t>
      </w:r>
      <w:r w:rsidRPr="00947D4D">
        <w:rPr>
          <w:rFonts w:ascii="Times New Roman" w:hAnsi="Times New Roman" w:cs="Times New Roman"/>
          <w:i/>
          <w:noProof/>
          <w:szCs w:val="22"/>
        </w:rPr>
        <w:t xml:space="preserve">Journal of Korean Critical Care Nursing </w:t>
      </w:r>
      <w:r w:rsidRPr="00947D4D">
        <w:rPr>
          <w:rFonts w:ascii="Times New Roman" w:hAnsi="Times New Roman" w:cs="Times New Roman"/>
          <w:noProof/>
          <w:szCs w:val="22"/>
        </w:rPr>
        <w:t xml:space="preserve">2012, </w:t>
      </w:r>
      <w:r w:rsidRPr="00947D4D">
        <w:rPr>
          <w:rFonts w:ascii="Times New Roman" w:hAnsi="Times New Roman" w:cs="Times New Roman"/>
          <w:b/>
          <w:noProof/>
          <w:szCs w:val="22"/>
        </w:rPr>
        <w:t>5</w:t>
      </w:r>
      <w:r w:rsidRPr="00947D4D">
        <w:rPr>
          <w:rFonts w:ascii="Times New Roman" w:hAnsi="Times New Roman" w:cs="Times New Roman"/>
          <w:noProof/>
          <w:szCs w:val="22"/>
        </w:rPr>
        <w:t>(1).</w:t>
      </w:r>
    </w:p>
    <w:p w14:paraId="73BF0F7A" w14:textId="77777777" w:rsidR="00947D4D" w:rsidRPr="00947D4D" w:rsidRDefault="00947D4D" w:rsidP="00947D4D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47D4D">
        <w:rPr>
          <w:rFonts w:ascii="Times New Roman" w:hAnsi="Times New Roman" w:cs="Times New Roman"/>
          <w:noProof/>
          <w:szCs w:val="22"/>
        </w:rPr>
        <w:t>14.</w:t>
      </w:r>
      <w:r w:rsidRPr="00947D4D">
        <w:rPr>
          <w:rFonts w:ascii="Times New Roman" w:hAnsi="Times New Roman" w:cs="Times New Roman"/>
          <w:noProof/>
          <w:szCs w:val="22"/>
        </w:rPr>
        <w:tab/>
        <w:t>Kamdar BB, King LM, Collop NA, Sakamuri S, Colantuoni E, Neufeld KJ, Bienvenu OJ, Rowden AM, Touradji P, Brower RG</w:t>
      </w:r>
      <w:r w:rsidRPr="00947D4D">
        <w:rPr>
          <w:rFonts w:ascii="Times New Roman" w:hAnsi="Times New Roman" w:cs="Times New Roman"/>
          <w:i/>
          <w:noProof/>
          <w:szCs w:val="22"/>
        </w:rPr>
        <w:t xml:space="preserve"> et al</w:t>
      </w:r>
      <w:r w:rsidRPr="00947D4D">
        <w:rPr>
          <w:rFonts w:ascii="Times New Roman" w:hAnsi="Times New Roman" w:cs="Times New Roman"/>
          <w:noProof/>
          <w:szCs w:val="22"/>
        </w:rPr>
        <w:t xml:space="preserve">: </w:t>
      </w:r>
      <w:r w:rsidRPr="00947D4D">
        <w:rPr>
          <w:rFonts w:ascii="Times New Roman" w:hAnsi="Times New Roman" w:cs="Times New Roman"/>
          <w:b/>
          <w:noProof/>
          <w:szCs w:val="22"/>
        </w:rPr>
        <w:t>The effect of a quality improvement intervention on perceived sleep quality and cognition in a medical ICU</w:t>
      </w:r>
      <w:r w:rsidRPr="00947D4D">
        <w:rPr>
          <w:rFonts w:ascii="Times New Roman" w:hAnsi="Times New Roman" w:cs="Times New Roman"/>
          <w:noProof/>
          <w:szCs w:val="22"/>
        </w:rPr>
        <w:t xml:space="preserve">. </w:t>
      </w:r>
      <w:r w:rsidRPr="00947D4D">
        <w:rPr>
          <w:rFonts w:ascii="Times New Roman" w:hAnsi="Times New Roman" w:cs="Times New Roman"/>
          <w:i/>
          <w:noProof/>
          <w:szCs w:val="22"/>
        </w:rPr>
        <w:t xml:space="preserve">Crit Care Med </w:t>
      </w:r>
      <w:r w:rsidRPr="00947D4D">
        <w:rPr>
          <w:rFonts w:ascii="Times New Roman" w:hAnsi="Times New Roman" w:cs="Times New Roman"/>
          <w:noProof/>
          <w:szCs w:val="22"/>
        </w:rPr>
        <w:t xml:space="preserve">2013, </w:t>
      </w:r>
      <w:r w:rsidRPr="00947D4D">
        <w:rPr>
          <w:rFonts w:ascii="Times New Roman" w:hAnsi="Times New Roman" w:cs="Times New Roman"/>
          <w:b/>
          <w:noProof/>
          <w:szCs w:val="22"/>
        </w:rPr>
        <w:t>41</w:t>
      </w:r>
      <w:r w:rsidRPr="00947D4D">
        <w:rPr>
          <w:rFonts w:ascii="Times New Roman" w:hAnsi="Times New Roman" w:cs="Times New Roman"/>
          <w:noProof/>
          <w:szCs w:val="22"/>
        </w:rPr>
        <w:t>(3):800-809.</w:t>
      </w:r>
    </w:p>
    <w:p w14:paraId="73BF0F7B" w14:textId="77777777" w:rsidR="00947D4D" w:rsidRPr="00947D4D" w:rsidRDefault="00947D4D" w:rsidP="00947D4D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47D4D">
        <w:rPr>
          <w:rFonts w:ascii="Times New Roman" w:hAnsi="Times New Roman" w:cs="Times New Roman"/>
          <w:noProof/>
          <w:szCs w:val="22"/>
        </w:rPr>
        <w:t>15.</w:t>
      </w:r>
      <w:r w:rsidRPr="00947D4D">
        <w:rPr>
          <w:rFonts w:ascii="Times New Roman" w:hAnsi="Times New Roman" w:cs="Times New Roman"/>
          <w:noProof/>
          <w:szCs w:val="22"/>
        </w:rPr>
        <w:tab/>
        <w:t xml:space="preserve">Patel J, Baldwin J, Bunting P, Laha S: </w:t>
      </w:r>
      <w:r w:rsidRPr="00947D4D">
        <w:rPr>
          <w:rFonts w:ascii="Times New Roman" w:hAnsi="Times New Roman" w:cs="Times New Roman"/>
          <w:b/>
          <w:noProof/>
          <w:szCs w:val="22"/>
        </w:rPr>
        <w:t>The effect of a multicomponent multidisciplinary bundle of interventions on sleep and delirium in medical and surgical intensive care patients</w:t>
      </w:r>
      <w:r w:rsidRPr="00947D4D">
        <w:rPr>
          <w:rFonts w:ascii="Times New Roman" w:hAnsi="Times New Roman" w:cs="Times New Roman"/>
          <w:noProof/>
          <w:szCs w:val="22"/>
        </w:rPr>
        <w:t xml:space="preserve">. </w:t>
      </w:r>
      <w:r w:rsidRPr="00947D4D">
        <w:rPr>
          <w:rFonts w:ascii="Times New Roman" w:hAnsi="Times New Roman" w:cs="Times New Roman"/>
          <w:i/>
          <w:noProof/>
          <w:szCs w:val="22"/>
        </w:rPr>
        <w:t xml:space="preserve">Anaesthesia </w:t>
      </w:r>
      <w:r w:rsidRPr="00947D4D">
        <w:rPr>
          <w:rFonts w:ascii="Times New Roman" w:hAnsi="Times New Roman" w:cs="Times New Roman"/>
          <w:noProof/>
          <w:szCs w:val="22"/>
        </w:rPr>
        <w:t xml:space="preserve">2014, </w:t>
      </w:r>
      <w:r w:rsidRPr="00947D4D">
        <w:rPr>
          <w:rFonts w:ascii="Times New Roman" w:hAnsi="Times New Roman" w:cs="Times New Roman"/>
          <w:b/>
          <w:noProof/>
          <w:szCs w:val="22"/>
        </w:rPr>
        <w:t>69</w:t>
      </w:r>
      <w:r w:rsidRPr="00947D4D">
        <w:rPr>
          <w:rFonts w:ascii="Times New Roman" w:hAnsi="Times New Roman" w:cs="Times New Roman"/>
          <w:noProof/>
          <w:szCs w:val="22"/>
        </w:rPr>
        <w:t>(6):540-549.</w:t>
      </w:r>
    </w:p>
    <w:p w14:paraId="73BF0F7C" w14:textId="77777777" w:rsidR="00D62F3C" w:rsidRPr="00947D4D" w:rsidRDefault="00472773" w:rsidP="00F36B28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947D4D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sectPr w:rsidR="00D62F3C" w:rsidRPr="00947D4D" w:rsidSect="00E976D7">
      <w:pgSz w:w="15840" w:h="12240" w:orient="landscape"/>
      <w:pgMar w:top="720" w:right="720" w:bottom="720" w:left="72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Omeg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Arimo">
    <w:altName w:val="Times New Roman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C5467"/>
    <w:multiLevelType w:val="multilevel"/>
    <w:tmpl w:val="9A22984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1F11D8F"/>
    <w:multiLevelType w:val="multilevel"/>
    <w:tmpl w:val="7ACEB8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B97763"/>
    <w:multiLevelType w:val="hybridMultilevel"/>
    <w:tmpl w:val="CC626D7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4F783C"/>
    <w:multiLevelType w:val="hybridMultilevel"/>
    <w:tmpl w:val="AAC838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AE3C40"/>
    <w:multiLevelType w:val="hybridMultilevel"/>
    <w:tmpl w:val="3BFC869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5E42D36"/>
    <w:multiLevelType w:val="hybridMultilevel"/>
    <w:tmpl w:val="0E508F44"/>
    <w:lvl w:ilvl="0" w:tplc="A4F866E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631054"/>
    <w:multiLevelType w:val="hybridMultilevel"/>
    <w:tmpl w:val="389C30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962164"/>
    <w:multiLevelType w:val="multilevel"/>
    <w:tmpl w:val="7D4675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0FC11C3E"/>
    <w:multiLevelType w:val="multilevel"/>
    <w:tmpl w:val="75689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2E80CB9"/>
    <w:multiLevelType w:val="hybridMultilevel"/>
    <w:tmpl w:val="9802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46D4AE8"/>
    <w:multiLevelType w:val="hybridMultilevel"/>
    <w:tmpl w:val="EEB675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EC62C4"/>
    <w:multiLevelType w:val="multilevel"/>
    <w:tmpl w:val="8B4C7B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D016CCD"/>
    <w:multiLevelType w:val="hybridMultilevel"/>
    <w:tmpl w:val="6B02A2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CE6C11"/>
    <w:multiLevelType w:val="hybridMultilevel"/>
    <w:tmpl w:val="29587A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7F74C1"/>
    <w:multiLevelType w:val="multilevel"/>
    <w:tmpl w:val="B7688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D9B3FC3"/>
    <w:multiLevelType w:val="multilevel"/>
    <w:tmpl w:val="AB322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E5D6D74"/>
    <w:multiLevelType w:val="multilevel"/>
    <w:tmpl w:val="BAA60F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FEF1097"/>
    <w:multiLevelType w:val="hybridMultilevel"/>
    <w:tmpl w:val="247AB41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0252D96"/>
    <w:multiLevelType w:val="hybridMultilevel"/>
    <w:tmpl w:val="D88063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17A562C"/>
    <w:multiLevelType w:val="multilevel"/>
    <w:tmpl w:val="36D85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31FF4E88"/>
    <w:multiLevelType w:val="hybridMultilevel"/>
    <w:tmpl w:val="EAE60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4542553"/>
    <w:multiLevelType w:val="multilevel"/>
    <w:tmpl w:val="368E75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34572175"/>
    <w:multiLevelType w:val="multilevel"/>
    <w:tmpl w:val="9B069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64D765C"/>
    <w:multiLevelType w:val="multilevel"/>
    <w:tmpl w:val="CC0EC9C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95D562B"/>
    <w:multiLevelType w:val="hybridMultilevel"/>
    <w:tmpl w:val="C9E0092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4A29F1"/>
    <w:multiLevelType w:val="multilevel"/>
    <w:tmpl w:val="77F69F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10949CB"/>
    <w:multiLevelType w:val="multilevel"/>
    <w:tmpl w:val="5106A4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122752F"/>
    <w:multiLevelType w:val="multilevel"/>
    <w:tmpl w:val="A2ECC3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41952964"/>
    <w:multiLevelType w:val="multilevel"/>
    <w:tmpl w:val="33769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41F91D84"/>
    <w:multiLevelType w:val="hybridMultilevel"/>
    <w:tmpl w:val="B3DEC75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6C95F9D"/>
    <w:multiLevelType w:val="hybridMultilevel"/>
    <w:tmpl w:val="D5C6CEB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73577C8"/>
    <w:multiLevelType w:val="multilevel"/>
    <w:tmpl w:val="246EE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47762C38"/>
    <w:multiLevelType w:val="hybridMultilevel"/>
    <w:tmpl w:val="52B0B51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8D720F1"/>
    <w:multiLevelType w:val="hybridMultilevel"/>
    <w:tmpl w:val="15F475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9BA1E12"/>
    <w:multiLevelType w:val="hybridMultilevel"/>
    <w:tmpl w:val="90A0DA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AA6568"/>
    <w:multiLevelType w:val="multilevel"/>
    <w:tmpl w:val="4998A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4CBD2FCB"/>
    <w:multiLevelType w:val="multilevel"/>
    <w:tmpl w:val="79F66C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4DE05EFA"/>
    <w:multiLevelType w:val="multilevel"/>
    <w:tmpl w:val="E3500D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4E7524D6"/>
    <w:multiLevelType w:val="hybridMultilevel"/>
    <w:tmpl w:val="DC92492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FC9259A"/>
    <w:multiLevelType w:val="multilevel"/>
    <w:tmpl w:val="75663E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0" w15:restartNumberingAfterBreak="0">
    <w:nsid w:val="535A79F9"/>
    <w:multiLevelType w:val="multilevel"/>
    <w:tmpl w:val="22A223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558231BF"/>
    <w:multiLevelType w:val="multilevel"/>
    <w:tmpl w:val="65AE3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558B79E0"/>
    <w:multiLevelType w:val="hybridMultilevel"/>
    <w:tmpl w:val="AA3C502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A3D0C99"/>
    <w:multiLevelType w:val="hybridMultilevel"/>
    <w:tmpl w:val="DD64E19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AD73405"/>
    <w:multiLevelType w:val="multilevel"/>
    <w:tmpl w:val="9E34C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5" w15:restartNumberingAfterBreak="0">
    <w:nsid w:val="5C364603"/>
    <w:multiLevelType w:val="multilevel"/>
    <w:tmpl w:val="4CF6D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602B29FB"/>
    <w:multiLevelType w:val="multilevel"/>
    <w:tmpl w:val="54465D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7" w15:restartNumberingAfterBreak="0">
    <w:nsid w:val="63690747"/>
    <w:multiLevelType w:val="hybridMultilevel"/>
    <w:tmpl w:val="E1668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4391D59"/>
    <w:multiLevelType w:val="hybridMultilevel"/>
    <w:tmpl w:val="2362A7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48346E3"/>
    <w:multiLevelType w:val="multilevel"/>
    <w:tmpl w:val="63E48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0" w15:restartNumberingAfterBreak="0">
    <w:nsid w:val="67131186"/>
    <w:multiLevelType w:val="multilevel"/>
    <w:tmpl w:val="CA9ECB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1" w15:restartNumberingAfterBreak="0">
    <w:nsid w:val="67AC07BC"/>
    <w:multiLevelType w:val="hybridMultilevel"/>
    <w:tmpl w:val="E30849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6B2545D0"/>
    <w:multiLevelType w:val="multilevel"/>
    <w:tmpl w:val="ECAAE7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3" w15:restartNumberingAfterBreak="0">
    <w:nsid w:val="6C414350"/>
    <w:multiLevelType w:val="multilevel"/>
    <w:tmpl w:val="3CD66B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4" w15:restartNumberingAfterBreak="0">
    <w:nsid w:val="6CCB7EE1"/>
    <w:multiLevelType w:val="multilevel"/>
    <w:tmpl w:val="AEA6A3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 w15:restartNumberingAfterBreak="0">
    <w:nsid w:val="6E2A1AF7"/>
    <w:multiLevelType w:val="hybridMultilevel"/>
    <w:tmpl w:val="146A7798"/>
    <w:lvl w:ilvl="0" w:tplc="92AEA83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EAD2338"/>
    <w:multiLevelType w:val="hybridMultilevel"/>
    <w:tmpl w:val="82A8CA2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6FC11924"/>
    <w:multiLevelType w:val="multilevel"/>
    <w:tmpl w:val="83C823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8" w15:restartNumberingAfterBreak="0">
    <w:nsid w:val="7351434C"/>
    <w:multiLevelType w:val="hybridMultilevel"/>
    <w:tmpl w:val="203E343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73A60169"/>
    <w:multiLevelType w:val="multilevel"/>
    <w:tmpl w:val="732486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0" w15:restartNumberingAfterBreak="0">
    <w:nsid w:val="74357598"/>
    <w:multiLevelType w:val="multilevel"/>
    <w:tmpl w:val="49465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1" w15:restartNumberingAfterBreak="0">
    <w:nsid w:val="75405A15"/>
    <w:multiLevelType w:val="hybridMultilevel"/>
    <w:tmpl w:val="52808CB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75A92E4C"/>
    <w:multiLevelType w:val="multilevel"/>
    <w:tmpl w:val="C660D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3" w15:restartNumberingAfterBreak="0">
    <w:nsid w:val="7AFC5E4B"/>
    <w:multiLevelType w:val="multilevel"/>
    <w:tmpl w:val="62ACD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4" w15:restartNumberingAfterBreak="0">
    <w:nsid w:val="7FB47466"/>
    <w:multiLevelType w:val="hybridMultilevel"/>
    <w:tmpl w:val="84C87F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5" w15:restartNumberingAfterBreak="0">
    <w:nsid w:val="7FFB07B5"/>
    <w:multiLevelType w:val="multilevel"/>
    <w:tmpl w:val="C39A7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1"/>
  </w:num>
  <w:num w:numId="2">
    <w:abstractNumId w:val="26"/>
  </w:num>
  <w:num w:numId="3">
    <w:abstractNumId w:val="60"/>
  </w:num>
  <w:num w:numId="4">
    <w:abstractNumId w:val="25"/>
  </w:num>
  <w:num w:numId="5">
    <w:abstractNumId w:val="46"/>
  </w:num>
  <w:num w:numId="6">
    <w:abstractNumId w:val="19"/>
  </w:num>
  <w:num w:numId="7">
    <w:abstractNumId w:val="53"/>
  </w:num>
  <w:num w:numId="8">
    <w:abstractNumId w:val="21"/>
  </w:num>
  <w:num w:numId="9">
    <w:abstractNumId w:val="1"/>
  </w:num>
  <w:num w:numId="10">
    <w:abstractNumId w:val="44"/>
  </w:num>
  <w:num w:numId="11">
    <w:abstractNumId w:val="54"/>
  </w:num>
  <w:num w:numId="12">
    <w:abstractNumId w:val="31"/>
  </w:num>
  <w:num w:numId="13">
    <w:abstractNumId w:val="23"/>
  </w:num>
  <w:num w:numId="14">
    <w:abstractNumId w:val="0"/>
  </w:num>
  <w:num w:numId="15">
    <w:abstractNumId w:val="38"/>
  </w:num>
  <w:num w:numId="16">
    <w:abstractNumId w:val="17"/>
  </w:num>
  <w:num w:numId="17">
    <w:abstractNumId w:val="42"/>
  </w:num>
  <w:num w:numId="18">
    <w:abstractNumId w:val="64"/>
  </w:num>
  <w:num w:numId="19">
    <w:abstractNumId w:val="24"/>
  </w:num>
  <w:num w:numId="20">
    <w:abstractNumId w:val="30"/>
  </w:num>
  <w:num w:numId="21">
    <w:abstractNumId w:val="4"/>
  </w:num>
  <w:num w:numId="22">
    <w:abstractNumId w:val="48"/>
  </w:num>
  <w:num w:numId="23">
    <w:abstractNumId w:val="10"/>
  </w:num>
  <w:num w:numId="24">
    <w:abstractNumId w:val="3"/>
  </w:num>
  <w:num w:numId="25">
    <w:abstractNumId w:val="6"/>
  </w:num>
  <w:num w:numId="26">
    <w:abstractNumId w:val="32"/>
  </w:num>
  <w:num w:numId="27">
    <w:abstractNumId w:val="43"/>
  </w:num>
  <w:num w:numId="28">
    <w:abstractNumId w:val="56"/>
  </w:num>
  <w:num w:numId="29">
    <w:abstractNumId w:val="13"/>
  </w:num>
  <w:num w:numId="30">
    <w:abstractNumId w:val="55"/>
  </w:num>
  <w:num w:numId="31">
    <w:abstractNumId w:val="58"/>
  </w:num>
  <w:num w:numId="32">
    <w:abstractNumId w:val="29"/>
  </w:num>
  <w:num w:numId="33">
    <w:abstractNumId w:val="18"/>
  </w:num>
  <w:num w:numId="34">
    <w:abstractNumId w:val="61"/>
  </w:num>
  <w:num w:numId="35">
    <w:abstractNumId w:val="20"/>
  </w:num>
  <w:num w:numId="36">
    <w:abstractNumId w:val="9"/>
  </w:num>
  <w:num w:numId="37">
    <w:abstractNumId w:val="2"/>
  </w:num>
  <w:num w:numId="38">
    <w:abstractNumId w:val="5"/>
  </w:num>
  <w:num w:numId="39">
    <w:abstractNumId w:val="33"/>
  </w:num>
  <w:num w:numId="40">
    <w:abstractNumId w:val="47"/>
  </w:num>
  <w:num w:numId="41">
    <w:abstractNumId w:val="37"/>
  </w:num>
  <w:num w:numId="42">
    <w:abstractNumId w:val="62"/>
  </w:num>
  <w:num w:numId="43">
    <w:abstractNumId w:val="45"/>
  </w:num>
  <w:num w:numId="44">
    <w:abstractNumId w:val="28"/>
  </w:num>
  <w:num w:numId="45">
    <w:abstractNumId w:val="7"/>
  </w:num>
  <w:num w:numId="46">
    <w:abstractNumId w:val="35"/>
  </w:num>
  <w:num w:numId="47">
    <w:abstractNumId w:val="52"/>
  </w:num>
  <w:num w:numId="48">
    <w:abstractNumId w:val="36"/>
  </w:num>
  <w:num w:numId="49">
    <w:abstractNumId w:val="65"/>
  </w:num>
  <w:num w:numId="50">
    <w:abstractNumId w:val="27"/>
  </w:num>
  <w:num w:numId="51">
    <w:abstractNumId w:val="59"/>
  </w:num>
  <w:num w:numId="52">
    <w:abstractNumId w:val="12"/>
  </w:num>
  <w:num w:numId="53">
    <w:abstractNumId w:val="34"/>
  </w:num>
  <w:num w:numId="54">
    <w:abstractNumId w:val="11"/>
  </w:num>
  <w:num w:numId="55">
    <w:abstractNumId w:val="16"/>
  </w:num>
  <w:num w:numId="56">
    <w:abstractNumId w:val="8"/>
  </w:num>
  <w:num w:numId="57">
    <w:abstractNumId w:val="49"/>
  </w:num>
  <w:num w:numId="58">
    <w:abstractNumId w:val="40"/>
  </w:num>
  <w:num w:numId="59">
    <w:abstractNumId w:val="14"/>
  </w:num>
  <w:num w:numId="60">
    <w:abstractNumId w:val="15"/>
  </w:num>
  <w:num w:numId="61">
    <w:abstractNumId w:val="50"/>
  </w:num>
  <w:num w:numId="62">
    <w:abstractNumId w:val="57"/>
  </w:num>
  <w:num w:numId="63">
    <w:abstractNumId w:val="22"/>
  </w:num>
  <w:num w:numId="64">
    <w:abstractNumId w:val="39"/>
  </w:num>
  <w:num w:numId="65">
    <w:abstractNumId w:val="63"/>
  </w:num>
  <w:num w:numId="66">
    <w:abstractNumId w:val="51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382&lt;/item&gt;&lt;item&gt;1992&lt;/item&gt;&lt;item&gt;2072&lt;/item&gt;&lt;item&gt;2091&lt;/item&gt;&lt;item&gt;2092&lt;/item&gt;&lt;item&gt;2093&lt;/item&gt;&lt;item&gt;2094&lt;/item&gt;&lt;item&gt;2095&lt;/item&gt;&lt;item&gt;2096&lt;/item&gt;&lt;item&gt;2100&lt;/item&gt;&lt;item&gt;2110&lt;/item&gt;&lt;item&gt;2111&lt;/item&gt;&lt;item&gt;2137&lt;/item&gt;&lt;item&gt;2622&lt;/item&gt;&lt;item&gt;2623&lt;/item&gt;&lt;/record-ids&gt;&lt;/item&gt;&lt;/Libraries&gt;"/>
  </w:docVars>
  <w:rsids>
    <w:rsidRoot w:val="00206842"/>
    <w:rsid w:val="00026D51"/>
    <w:rsid w:val="00030501"/>
    <w:rsid w:val="000374FC"/>
    <w:rsid w:val="000645F4"/>
    <w:rsid w:val="00095A01"/>
    <w:rsid w:val="000A2643"/>
    <w:rsid w:val="000A3490"/>
    <w:rsid w:val="000B0245"/>
    <w:rsid w:val="000B6BDF"/>
    <w:rsid w:val="000D3F50"/>
    <w:rsid w:val="00123DD8"/>
    <w:rsid w:val="0015199B"/>
    <w:rsid w:val="00180F3F"/>
    <w:rsid w:val="001A770B"/>
    <w:rsid w:val="001B577C"/>
    <w:rsid w:val="001B7130"/>
    <w:rsid w:val="001E4F80"/>
    <w:rsid w:val="00206092"/>
    <w:rsid w:val="00206842"/>
    <w:rsid w:val="002267A2"/>
    <w:rsid w:val="00232E95"/>
    <w:rsid w:val="002341A0"/>
    <w:rsid w:val="0025734A"/>
    <w:rsid w:val="00293587"/>
    <w:rsid w:val="002937BF"/>
    <w:rsid w:val="002B6F56"/>
    <w:rsid w:val="002C512D"/>
    <w:rsid w:val="002E1184"/>
    <w:rsid w:val="00345DDE"/>
    <w:rsid w:val="003A7A44"/>
    <w:rsid w:val="003B3AF7"/>
    <w:rsid w:val="003E74AC"/>
    <w:rsid w:val="003F6FB6"/>
    <w:rsid w:val="00426030"/>
    <w:rsid w:val="004373F7"/>
    <w:rsid w:val="00472773"/>
    <w:rsid w:val="004B575E"/>
    <w:rsid w:val="004D7A60"/>
    <w:rsid w:val="004F009A"/>
    <w:rsid w:val="00504D2A"/>
    <w:rsid w:val="00525205"/>
    <w:rsid w:val="00530887"/>
    <w:rsid w:val="00532308"/>
    <w:rsid w:val="005838C6"/>
    <w:rsid w:val="005B2D98"/>
    <w:rsid w:val="005C1434"/>
    <w:rsid w:val="005C778A"/>
    <w:rsid w:val="005D7246"/>
    <w:rsid w:val="005E6563"/>
    <w:rsid w:val="006014A7"/>
    <w:rsid w:val="00610867"/>
    <w:rsid w:val="0062387A"/>
    <w:rsid w:val="0066095A"/>
    <w:rsid w:val="0066231F"/>
    <w:rsid w:val="0069361A"/>
    <w:rsid w:val="006A1614"/>
    <w:rsid w:val="006F155E"/>
    <w:rsid w:val="007015DD"/>
    <w:rsid w:val="007131D2"/>
    <w:rsid w:val="00717587"/>
    <w:rsid w:val="0072011C"/>
    <w:rsid w:val="00730CB2"/>
    <w:rsid w:val="007629E4"/>
    <w:rsid w:val="00783DE7"/>
    <w:rsid w:val="00787CEE"/>
    <w:rsid w:val="007E39FD"/>
    <w:rsid w:val="00805FAD"/>
    <w:rsid w:val="0085598A"/>
    <w:rsid w:val="00877CA8"/>
    <w:rsid w:val="008A05CC"/>
    <w:rsid w:val="00902336"/>
    <w:rsid w:val="0092104D"/>
    <w:rsid w:val="00947D4D"/>
    <w:rsid w:val="00995813"/>
    <w:rsid w:val="009A1D47"/>
    <w:rsid w:val="009C32E2"/>
    <w:rsid w:val="009E4AA3"/>
    <w:rsid w:val="00A261D8"/>
    <w:rsid w:val="00A37B8F"/>
    <w:rsid w:val="00A6728D"/>
    <w:rsid w:val="00A83F38"/>
    <w:rsid w:val="00AA7DFA"/>
    <w:rsid w:val="00B07ED5"/>
    <w:rsid w:val="00B26157"/>
    <w:rsid w:val="00B7045B"/>
    <w:rsid w:val="00BF3BFD"/>
    <w:rsid w:val="00BF56E0"/>
    <w:rsid w:val="00C11479"/>
    <w:rsid w:val="00C15C00"/>
    <w:rsid w:val="00C20385"/>
    <w:rsid w:val="00C270D2"/>
    <w:rsid w:val="00C3460E"/>
    <w:rsid w:val="00C5626B"/>
    <w:rsid w:val="00C634CB"/>
    <w:rsid w:val="00C64224"/>
    <w:rsid w:val="00C742A3"/>
    <w:rsid w:val="00C770E8"/>
    <w:rsid w:val="00C97484"/>
    <w:rsid w:val="00C9780D"/>
    <w:rsid w:val="00CB0738"/>
    <w:rsid w:val="00CC2BF1"/>
    <w:rsid w:val="00CD361D"/>
    <w:rsid w:val="00D03F90"/>
    <w:rsid w:val="00D1734D"/>
    <w:rsid w:val="00D31C3B"/>
    <w:rsid w:val="00D62F3C"/>
    <w:rsid w:val="00D7055A"/>
    <w:rsid w:val="00D73235"/>
    <w:rsid w:val="00D839D3"/>
    <w:rsid w:val="00DC096E"/>
    <w:rsid w:val="00DC298A"/>
    <w:rsid w:val="00DF5056"/>
    <w:rsid w:val="00E003EE"/>
    <w:rsid w:val="00E440B6"/>
    <w:rsid w:val="00E705C8"/>
    <w:rsid w:val="00E920F6"/>
    <w:rsid w:val="00E976D7"/>
    <w:rsid w:val="00EB15AF"/>
    <w:rsid w:val="00ED0590"/>
    <w:rsid w:val="00EF7D73"/>
    <w:rsid w:val="00F1257D"/>
    <w:rsid w:val="00F2570B"/>
    <w:rsid w:val="00F36B28"/>
    <w:rsid w:val="00F36B45"/>
    <w:rsid w:val="00F42EB6"/>
    <w:rsid w:val="00F44908"/>
    <w:rsid w:val="00F452EF"/>
    <w:rsid w:val="00F676B5"/>
    <w:rsid w:val="00FB3A07"/>
    <w:rsid w:val="00FE668F"/>
    <w:rsid w:val="00FF77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3BF0F10"/>
  <w15:docId w15:val="{8F39AC35-5873-4DD7-81CF-49945C625C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30CB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30CB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link w:val="Heading4Char"/>
    <w:uiPriority w:val="9"/>
    <w:qFormat/>
    <w:pPr>
      <w:spacing w:before="100" w:beforeAutospacing="1" w:after="100" w:afterAutospacing="1" w:line="240" w:lineRule="auto"/>
      <w:outlineLvl w:val="3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hAnsi="Times New Roman" w:cs="Times New Roman"/>
      <w:b/>
      <w:bCs/>
      <w:sz w:val="24"/>
      <w:szCs w:val="24"/>
    </w:rPr>
  </w:style>
  <w:style w:type="character" w:customStyle="1" w:styleId="label">
    <w:name w:val="label"/>
    <w:basedOn w:val="DefaultParagraphFont"/>
  </w:style>
  <w:style w:type="character" w:customStyle="1" w:styleId="quality-sign">
    <w:name w:val="quality-sign"/>
    <w:basedOn w:val="DefaultParagraphFont"/>
  </w:style>
  <w:style w:type="character" w:customStyle="1" w:styleId="quality-text">
    <w:name w:val="quality-text"/>
    <w:basedOn w:val="DefaultParagraphFont"/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30C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30C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ell-value">
    <w:name w:val="cell-value"/>
    <w:basedOn w:val="DefaultParagraphFont"/>
    <w:rsid w:val="00730CB2"/>
  </w:style>
  <w:style w:type="character" w:customStyle="1" w:styleId="cell">
    <w:name w:val="cell"/>
    <w:basedOn w:val="DefaultParagraphFont"/>
    <w:rsid w:val="00730CB2"/>
  </w:style>
  <w:style w:type="character" w:customStyle="1" w:styleId="comma">
    <w:name w:val="comma"/>
    <w:basedOn w:val="DefaultParagraphFont"/>
    <w:rsid w:val="00730CB2"/>
  </w:style>
  <w:style w:type="character" w:customStyle="1" w:styleId="block">
    <w:name w:val="block"/>
    <w:basedOn w:val="DefaultParagraphFont"/>
    <w:rsid w:val="0015199B"/>
  </w:style>
  <w:style w:type="table" w:styleId="TableGrid">
    <w:name w:val="Table Grid"/>
    <w:basedOn w:val="TableNormal"/>
    <w:uiPriority w:val="39"/>
    <w:rsid w:val="00F449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C9780D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NoList1">
    <w:name w:val="No List1"/>
    <w:next w:val="NoList"/>
    <w:uiPriority w:val="99"/>
    <w:semiHidden/>
    <w:unhideWhenUsed/>
    <w:rsid w:val="00C9780D"/>
  </w:style>
  <w:style w:type="paragraph" w:styleId="NoSpacing">
    <w:name w:val="No Spacing"/>
    <w:uiPriority w:val="1"/>
    <w:qFormat/>
    <w:rsid w:val="00C9780D"/>
    <w:pPr>
      <w:suppressAutoHyphens/>
      <w:autoSpaceDN w:val="0"/>
      <w:spacing w:after="0" w:line="240" w:lineRule="auto"/>
      <w:textAlignment w:val="baseline"/>
    </w:pPr>
    <w:rPr>
      <w:rFonts w:ascii="Segoe UI" w:eastAsia="Calibri" w:hAnsi="Segoe UI" w:cs="Times New Roman"/>
    </w:rPr>
  </w:style>
  <w:style w:type="paragraph" w:styleId="ListParagraph">
    <w:name w:val="List Paragraph"/>
    <w:basedOn w:val="Normal"/>
    <w:uiPriority w:val="34"/>
    <w:qFormat/>
    <w:rsid w:val="00C9780D"/>
    <w:pPr>
      <w:ind w:left="720"/>
      <w:contextualSpacing/>
    </w:pPr>
    <w:rPr>
      <w:rFonts w:ascii="Segoe UI" w:eastAsiaTheme="minorHAnsi" w:hAnsi="Segoe UI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C978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780D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780D"/>
    <w:rPr>
      <w:rFonts w:ascii="Segoe UI" w:eastAsiaTheme="minorHAnsi" w:hAnsi="Segoe UI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nhideWhenUsed/>
    <w:rsid w:val="00C9780D"/>
    <w:pPr>
      <w:spacing w:after="0" w:line="240" w:lineRule="auto"/>
    </w:pPr>
    <w:rPr>
      <w:rFonts w:ascii="Tahoma" w:eastAsiaTheme="minorHAnsi" w:hAnsi="Tahoma" w:cs="Tahoma"/>
      <w:sz w:val="16"/>
      <w:szCs w:val="16"/>
      <w:lang w:val="nl-NL" w:eastAsia="nl-NL"/>
    </w:rPr>
  </w:style>
  <w:style w:type="character" w:customStyle="1" w:styleId="BalloonTextChar">
    <w:name w:val="Balloon Text Char"/>
    <w:basedOn w:val="DefaultParagraphFont"/>
    <w:link w:val="BalloonText"/>
    <w:rsid w:val="00C9780D"/>
    <w:rPr>
      <w:rFonts w:ascii="Tahoma" w:eastAsiaTheme="minorHAnsi" w:hAnsi="Tahoma" w:cs="Tahoma"/>
      <w:sz w:val="16"/>
      <w:szCs w:val="16"/>
      <w:lang w:val="nl-NL" w:eastAsia="nl-NL"/>
    </w:rPr>
  </w:style>
  <w:style w:type="table" w:customStyle="1" w:styleId="TableGrid1">
    <w:name w:val="Table Grid1"/>
    <w:basedOn w:val="TableNormal"/>
    <w:next w:val="TableGrid"/>
    <w:uiPriority w:val="59"/>
    <w:rsid w:val="00C9780D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78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780D"/>
    <w:rPr>
      <w:rFonts w:ascii="Segoe UI" w:eastAsiaTheme="minorHAnsi" w:hAnsi="Segoe UI"/>
      <w:b/>
      <w:bCs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HeaderChar">
    <w:name w:val="Header Char"/>
    <w:basedOn w:val="DefaultParagraphFont"/>
    <w:link w:val="Header"/>
    <w:uiPriority w:val="99"/>
    <w:rsid w:val="00C9780D"/>
    <w:rPr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FooterChar">
    <w:name w:val="Footer Char"/>
    <w:basedOn w:val="DefaultParagraphFont"/>
    <w:link w:val="Footer"/>
    <w:uiPriority w:val="99"/>
    <w:rsid w:val="00C9780D"/>
    <w:rPr>
      <w:lang w:val="nl-NL" w:eastAsia="nl-NL"/>
    </w:rPr>
  </w:style>
  <w:style w:type="paragraph" w:styleId="EndnoteText">
    <w:name w:val="endnote text"/>
    <w:basedOn w:val="Normal"/>
    <w:link w:val="EndnoteTextChar"/>
    <w:uiPriority w:val="99"/>
    <w:semiHidden/>
    <w:rsid w:val="00C9780D"/>
    <w:pPr>
      <w:autoSpaceDE w:val="0"/>
      <w:autoSpaceDN w:val="0"/>
      <w:spacing w:after="0" w:line="240" w:lineRule="auto"/>
    </w:pPr>
    <w:rPr>
      <w:rFonts w:ascii="CG Omega" w:eastAsia="Times New Roman" w:hAnsi="CG Omega" w:cs="CG Omega"/>
      <w:sz w:val="20"/>
      <w:szCs w:val="20"/>
      <w:lang w:val="nl-NL"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9780D"/>
    <w:rPr>
      <w:rFonts w:ascii="CG Omega" w:eastAsia="Times New Roman" w:hAnsi="CG Omega" w:cs="CG Omega"/>
      <w:sz w:val="20"/>
      <w:szCs w:val="20"/>
      <w:lang w:val="nl-NL" w:eastAsia="en-GB"/>
    </w:rPr>
  </w:style>
  <w:style w:type="character" w:styleId="EndnoteReference">
    <w:name w:val="endnote reference"/>
    <w:uiPriority w:val="99"/>
    <w:semiHidden/>
    <w:unhideWhenUsed/>
    <w:rsid w:val="00C9780D"/>
    <w:rPr>
      <w:rFonts w:cs="Times New Roman"/>
      <w:vertAlign w:val="superscript"/>
    </w:rPr>
  </w:style>
  <w:style w:type="numbering" w:customStyle="1" w:styleId="Geenlijst1">
    <w:name w:val="Geen lijst1"/>
    <w:next w:val="NoList"/>
    <w:semiHidden/>
    <w:unhideWhenUsed/>
    <w:rsid w:val="00C9780D"/>
  </w:style>
  <w:style w:type="numbering" w:customStyle="1" w:styleId="Geenlijst2">
    <w:name w:val="Geen lijst2"/>
    <w:next w:val="NoList"/>
    <w:semiHidden/>
    <w:rsid w:val="00C9780D"/>
  </w:style>
  <w:style w:type="numbering" w:customStyle="1" w:styleId="NoList2">
    <w:name w:val="No List2"/>
    <w:next w:val="NoList"/>
    <w:uiPriority w:val="99"/>
    <w:semiHidden/>
    <w:unhideWhenUsed/>
    <w:rsid w:val="00A37B8F"/>
  </w:style>
  <w:style w:type="table" w:customStyle="1" w:styleId="TableGrid2">
    <w:name w:val="Table Grid2"/>
    <w:basedOn w:val="TableNormal"/>
    <w:next w:val="TableGrid"/>
    <w:uiPriority w:val="59"/>
    <w:rsid w:val="00A37B8F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Geenlijst11">
    <w:name w:val="Geen lijst11"/>
    <w:next w:val="NoList"/>
    <w:semiHidden/>
    <w:unhideWhenUsed/>
    <w:rsid w:val="00A37B8F"/>
  </w:style>
  <w:style w:type="numbering" w:customStyle="1" w:styleId="Geenlijst21">
    <w:name w:val="Geen lijst21"/>
    <w:next w:val="NoList"/>
    <w:semiHidden/>
    <w:rsid w:val="00A37B8F"/>
  </w:style>
  <w:style w:type="character" w:customStyle="1" w:styleId="apple-converted-space">
    <w:name w:val="apple-converted-space"/>
    <w:basedOn w:val="DefaultParagraphFont"/>
    <w:rsid w:val="00095A01"/>
  </w:style>
  <w:style w:type="character" w:styleId="Hyperlink">
    <w:name w:val="Hyperlink"/>
    <w:basedOn w:val="DefaultParagraphFont"/>
    <w:uiPriority w:val="99"/>
    <w:unhideWhenUsed/>
    <w:rsid w:val="00F2570B"/>
    <w:rPr>
      <w:color w:val="0000FF"/>
      <w:u w:val="single"/>
    </w:rPr>
  </w:style>
  <w:style w:type="paragraph" w:customStyle="1" w:styleId="Default">
    <w:name w:val="Default"/>
    <w:rsid w:val="00F2570B"/>
    <w:pPr>
      <w:autoSpaceDE w:val="0"/>
      <w:autoSpaceDN w:val="0"/>
      <w:adjustRightInd w:val="0"/>
      <w:spacing w:after="0" w:line="240" w:lineRule="auto"/>
    </w:pPr>
    <w:rPr>
      <w:rFonts w:ascii="Calibri" w:eastAsiaTheme="minorHAns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F2570B"/>
    <w:rPr>
      <w:i/>
      <w:iCs/>
    </w:rPr>
  </w:style>
  <w:style w:type="table" w:customStyle="1" w:styleId="TableGrid3">
    <w:name w:val="Table Grid3"/>
    <w:basedOn w:val="TableNormal"/>
    <w:next w:val="TableGrid"/>
    <w:uiPriority w:val="39"/>
    <w:rsid w:val="00CB0738"/>
    <w:pPr>
      <w:spacing w:after="0" w:line="240" w:lineRule="auto"/>
    </w:pPr>
    <w:rPr>
      <w:rFonts w:eastAsiaTheme="minorHAns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CB07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ection-name">
    <w:name w:val="section-name"/>
    <w:basedOn w:val="DefaultParagraphFont"/>
    <w:rsid w:val="00CB0738"/>
  </w:style>
  <w:style w:type="character" w:customStyle="1" w:styleId="unchecked-marker">
    <w:name w:val="unchecked-marker"/>
    <w:basedOn w:val="DefaultParagraphFont"/>
    <w:rsid w:val="00CB0738"/>
  </w:style>
  <w:style w:type="character" w:customStyle="1" w:styleId="checked-marker">
    <w:name w:val="checked-marker"/>
    <w:basedOn w:val="DefaultParagraphFont"/>
    <w:rsid w:val="00CB0738"/>
  </w:style>
  <w:style w:type="character" w:styleId="Strong">
    <w:name w:val="Strong"/>
    <w:basedOn w:val="DefaultParagraphFont"/>
    <w:uiPriority w:val="22"/>
    <w:qFormat/>
    <w:rsid w:val="00CB0738"/>
    <w:rPr>
      <w:b/>
      <w:bCs/>
    </w:rPr>
  </w:style>
  <w:style w:type="paragraph" w:customStyle="1" w:styleId="p1">
    <w:name w:val="p1"/>
    <w:basedOn w:val="Normal"/>
    <w:rsid w:val="00CB073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arker">
    <w:name w:val="marker"/>
    <w:basedOn w:val="DefaultParagraphFont"/>
    <w:rsid w:val="00CB0738"/>
  </w:style>
  <w:style w:type="table" w:customStyle="1" w:styleId="GridTable5Dark-Accent31">
    <w:name w:val="Grid Table 5 Dark - Accent 31"/>
    <w:basedOn w:val="TableNormal"/>
    <w:uiPriority w:val="50"/>
    <w:rsid w:val="00CB0738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GridTable5Dark-Accent32">
    <w:name w:val="Grid Table 5 Dark - Accent 32"/>
    <w:basedOn w:val="TableNormal"/>
    <w:uiPriority w:val="50"/>
    <w:rsid w:val="00CB0738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numbering" w:customStyle="1" w:styleId="NoList3">
    <w:name w:val="No List3"/>
    <w:next w:val="NoList"/>
    <w:uiPriority w:val="99"/>
    <w:semiHidden/>
    <w:unhideWhenUsed/>
    <w:rsid w:val="002E1184"/>
  </w:style>
  <w:style w:type="character" w:styleId="FollowedHyperlink">
    <w:name w:val="FollowedHyperlink"/>
    <w:basedOn w:val="DefaultParagraphFont"/>
    <w:uiPriority w:val="99"/>
    <w:semiHidden/>
    <w:unhideWhenUsed/>
    <w:rsid w:val="002E1184"/>
    <w:rPr>
      <w:color w:val="800080"/>
      <w:u w:val="single"/>
    </w:rPr>
  </w:style>
  <w:style w:type="paragraph" w:customStyle="1" w:styleId="xl65">
    <w:name w:val="xl65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E11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8">
    <w:name w:val="xl68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9">
    <w:name w:val="xl69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Arimo" w:eastAsia="Times New Roman" w:hAnsi="Arimo" w:cs="Times New Roman"/>
      <w:sz w:val="24"/>
      <w:szCs w:val="24"/>
    </w:rPr>
  </w:style>
  <w:style w:type="paragraph" w:customStyle="1" w:styleId="xl70">
    <w:name w:val="xl70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25205"/>
    <w:pPr>
      <w:spacing w:after="0" w:line="240" w:lineRule="auto"/>
    </w:pPr>
    <w:rPr>
      <w:rFonts w:ascii="Calibri" w:eastAsiaTheme="minorHAnsi" w:hAnsi="Calibri" w:cs="Calibri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205"/>
    <w:rPr>
      <w:rFonts w:ascii="Calibri" w:eastAsiaTheme="minorHAnsi" w:hAnsi="Calibri" w:cs="Calibri"/>
      <w:szCs w:val="24"/>
    </w:rPr>
  </w:style>
  <w:style w:type="table" w:customStyle="1" w:styleId="GridTable5Dark-Accent311">
    <w:name w:val="Grid Table 5 Dark - Accent 311"/>
    <w:basedOn w:val="TableNormal"/>
    <w:uiPriority w:val="50"/>
    <w:rsid w:val="00EF7D73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TableGrid4">
    <w:name w:val="Table Grid4"/>
    <w:basedOn w:val="TableNormal"/>
    <w:next w:val="TableGrid"/>
    <w:uiPriority w:val="59"/>
    <w:rsid w:val="0066095A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47277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72773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106701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30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22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579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3074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648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22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81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3" Type="http://schemas.openxmlformats.org/officeDocument/2006/relationships/styles" Target="styles.xml"/><Relationship Id="rId21" Type="http://schemas.openxmlformats.org/officeDocument/2006/relationships/image" Target="media/image16.png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20" Type="http://schemas.openxmlformats.org/officeDocument/2006/relationships/image" Target="media/image15.png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image" Target="media/image10.png"/><Relationship Id="rId23" Type="http://schemas.openxmlformats.org/officeDocument/2006/relationships/theme" Target="theme/theme1.xml"/><Relationship Id="rId10" Type="http://schemas.openxmlformats.org/officeDocument/2006/relationships/image" Target="media/image5.png"/><Relationship Id="rId19" Type="http://schemas.openxmlformats.org/officeDocument/2006/relationships/image" Target="media/image14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A767D4F-8FB6-4154-8E75-1D0255F53D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17</Pages>
  <Words>12195</Words>
  <Characters>70123</Characters>
  <Application>Microsoft Office Word</Application>
  <DocSecurity>0</DocSecurity>
  <Lines>2124</Lines>
  <Paragraphs>5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YU Langone Medical Center</Company>
  <LinksUpToDate>false</LinksUpToDate>
  <CharactersWithSpaces>817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vlin, John</dc:creator>
  <cp:lastModifiedBy>Baeuerlein, Christopher</cp:lastModifiedBy>
  <cp:revision>4</cp:revision>
  <cp:lastPrinted>2017-08-20T19:13:00Z</cp:lastPrinted>
  <dcterms:created xsi:type="dcterms:W3CDTF">2017-10-23T19:21:00Z</dcterms:created>
  <dcterms:modified xsi:type="dcterms:W3CDTF">2018-06-07T12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66985</vt:lpwstr>
  </property>
  <property fmtid="{D5CDD505-2E9C-101B-9397-08002B2CF9AE}" pid="3" name="ProjectId">
    <vt:lpwstr>0</vt:lpwstr>
  </property>
  <property fmtid="{D5CDD505-2E9C-101B-9397-08002B2CF9AE}" pid="4" name="StyleId">
    <vt:lpwstr>http://www.zotero.org/styles/vancouver</vt:lpwstr>
  </property>
</Properties>
</file>